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8A1889" w14:textId="77777777" w:rsidR="00800795" w:rsidRPr="00D177FE" w:rsidRDefault="00800795" w:rsidP="00800795">
      <w:pPr>
        <w:autoSpaceDE w:val="0"/>
        <w:autoSpaceDN w:val="0"/>
        <w:adjustRightInd w:val="0"/>
        <w:ind w:left="-142"/>
        <w:jc w:val="center"/>
        <w:rPr>
          <w:color w:val="000000"/>
          <w:sz w:val="24"/>
        </w:rPr>
      </w:pPr>
      <w:bookmarkStart w:id="0" w:name="_Toc41179884"/>
      <w:bookmarkStart w:id="1" w:name="_Toc40986560"/>
      <w:bookmarkStart w:id="2" w:name="_Toc40985620"/>
      <w:bookmarkStart w:id="3" w:name="_Toc36061452"/>
      <w:bookmarkStart w:id="4" w:name="_Toc36061214"/>
      <w:r w:rsidRPr="00FE2DE4">
        <w:rPr>
          <w:color w:val="000000"/>
          <w:sz w:val="24"/>
        </w:rPr>
        <w:t>МИНИСТЕРСТВО НАУКИ И ВЫСШЕГ</w:t>
      </w:r>
      <w:r>
        <w:rPr>
          <w:color w:val="000000"/>
          <w:sz w:val="24"/>
        </w:rPr>
        <w:t>О ОБРАЗОВАНИЯ РОССИЙСКОЙ ФЕДЕРА</w:t>
      </w:r>
      <w:r w:rsidRPr="00FE2DE4">
        <w:rPr>
          <w:color w:val="000000"/>
          <w:sz w:val="24"/>
        </w:rPr>
        <w:t>ЦИИ</w:t>
      </w:r>
    </w:p>
    <w:p w14:paraId="58DC3B7A" w14:textId="77777777" w:rsidR="00800795" w:rsidRPr="00D177FE" w:rsidRDefault="00800795" w:rsidP="00800795">
      <w:pPr>
        <w:autoSpaceDE w:val="0"/>
        <w:autoSpaceDN w:val="0"/>
        <w:adjustRightInd w:val="0"/>
        <w:jc w:val="center"/>
        <w:rPr>
          <w:color w:val="000000"/>
          <w:sz w:val="24"/>
        </w:rPr>
      </w:pPr>
      <w:r w:rsidRPr="00D177FE">
        <w:rPr>
          <w:color w:val="000000"/>
          <w:sz w:val="24"/>
        </w:rPr>
        <w:t xml:space="preserve">Федеральное государственное </w:t>
      </w:r>
      <w:r>
        <w:rPr>
          <w:color w:val="000000"/>
          <w:sz w:val="24"/>
        </w:rPr>
        <w:t>автономное</w:t>
      </w:r>
      <w:r w:rsidRPr="00D177FE">
        <w:rPr>
          <w:color w:val="000000"/>
          <w:sz w:val="24"/>
        </w:rPr>
        <w:t xml:space="preserve"> образовательное учреждение</w:t>
      </w:r>
      <w:r w:rsidRPr="00D177FE">
        <w:rPr>
          <w:color w:val="000000"/>
          <w:sz w:val="24"/>
        </w:rPr>
        <w:br/>
        <w:t>высшего образования</w:t>
      </w:r>
    </w:p>
    <w:p w14:paraId="13E28CF7" w14:textId="77777777" w:rsidR="00800795" w:rsidRPr="00D177FE" w:rsidRDefault="00800795" w:rsidP="00800795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r>
        <w:rPr>
          <w:b/>
          <w:color w:val="000000"/>
          <w:sz w:val="28"/>
        </w:rPr>
        <w:t>«</w:t>
      </w:r>
      <w:r w:rsidRPr="00D177FE">
        <w:rPr>
          <w:b/>
          <w:color w:val="000000"/>
          <w:sz w:val="28"/>
        </w:rPr>
        <w:t>Южно-Уральс</w:t>
      </w:r>
      <w:r>
        <w:rPr>
          <w:b/>
          <w:color w:val="000000"/>
          <w:sz w:val="28"/>
        </w:rPr>
        <w:t>кий государственный университет</w:t>
      </w:r>
    </w:p>
    <w:p w14:paraId="7546AACE" w14:textId="77777777" w:rsidR="00800795" w:rsidRPr="00D177FE" w:rsidRDefault="00800795" w:rsidP="00800795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bookmarkStart w:id="5" w:name="OLE_LINK8"/>
      <w:bookmarkStart w:id="6" w:name="OLE_LINK9"/>
      <w:r w:rsidRPr="00D177FE">
        <w:rPr>
          <w:b/>
          <w:color w:val="000000"/>
          <w:sz w:val="28"/>
        </w:rPr>
        <w:t>(национальный исследовательский университет)</w:t>
      </w:r>
      <w:bookmarkEnd w:id="5"/>
      <w:bookmarkEnd w:id="6"/>
      <w:r>
        <w:rPr>
          <w:b/>
          <w:color w:val="000000"/>
          <w:sz w:val="28"/>
        </w:rPr>
        <w:t>»</w:t>
      </w:r>
    </w:p>
    <w:p w14:paraId="3313A130" w14:textId="77777777" w:rsidR="00800795" w:rsidRPr="003F4CD1" w:rsidRDefault="00800795" w:rsidP="00800795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Высшая школа электроники и компьютерных наук</w:t>
      </w:r>
    </w:p>
    <w:p w14:paraId="131B8E20" w14:textId="77777777" w:rsidR="00800795" w:rsidRPr="003F4CD1" w:rsidRDefault="00800795" w:rsidP="00800795">
      <w:pPr>
        <w:jc w:val="center"/>
        <w:rPr>
          <w:b/>
          <w:bCs/>
          <w:sz w:val="24"/>
          <w:szCs w:val="24"/>
        </w:rPr>
      </w:pPr>
      <w:r w:rsidRPr="003F4CD1">
        <w:rPr>
          <w:b/>
          <w:bCs/>
          <w:sz w:val="24"/>
          <w:szCs w:val="24"/>
        </w:rPr>
        <w:t>Кафедра системного программирования</w:t>
      </w:r>
    </w:p>
    <w:p w14:paraId="23281361" w14:textId="77777777" w:rsidR="00800795" w:rsidRDefault="00800795" w:rsidP="00800795">
      <w:pPr>
        <w:rPr>
          <w:b/>
        </w:rPr>
      </w:pPr>
    </w:p>
    <w:p w14:paraId="537C3B17" w14:textId="77777777" w:rsidR="00800795" w:rsidRDefault="00800795" w:rsidP="00800795">
      <w:pPr>
        <w:rPr>
          <w:b/>
        </w:rPr>
      </w:pPr>
    </w:p>
    <w:tbl>
      <w:tblPr>
        <w:tblW w:w="0" w:type="auto"/>
        <w:jc w:val="right"/>
        <w:tblLook w:val="01E0" w:firstRow="1" w:lastRow="1" w:firstColumn="1" w:lastColumn="1" w:noHBand="0" w:noVBand="0"/>
      </w:tblPr>
      <w:tblGrid>
        <w:gridCol w:w="4670"/>
      </w:tblGrid>
      <w:tr w:rsidR="00800795" w:rsidRPr="00D523F3" w14:paraId="4B86F44F" w14:textId="77777777" w:rsidTr="00B23276">
        <w:trPr>
          <w:jc w:val="right"/>
        </w:trPr>
        <w:tc>
          <w:tcPr>
            <w:tcW w:w="4670" w:type="dxa"/>
          </w:tcPr>
          <w:p w14:paraId="5FF3CCCD" w14:textId="77777777" w:rsidR="00800795" w:rsidRPr="00605D45" w:rsidRDefault="00800795" w:rsidP="00B23276">
            <w:pPr>
              <w:spacing w:line="360" w:lineRule="auto"/>
              <w:ind w:left="446"/>
              <w:rPr>
                <w:sz w:val="28"/>
                <w:szCs w:val="28"/>
              </w:rPr>
            </w:pPr>
            <w:r w:rsidRPr="00605D45">
              <w:rPr>
                <w:sz w:val="28"/>
                <w:szCs w:val="28"/>
              </w:rPr>
              <w:t>ДОПУСТИТЬ К ЗАЩИТЕ</w:t>
            </w:r>
          </w:p>
          <w:p w14:paraId="2704C072" w14:textId="77777777" w:rsidR="00800795" w:rsidRPr="00605D45" w:rsidRDefault="00800795" w:rsidP="00B23276">
            <w:pPr>
              <w:ind w:left="44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Заведующий кафедрой, д.ф.-м.н., профессор</w:t>
            </w:r>
          </w:p>
          <w:p w14:paraId="7C57A56F" w14:textId="77777777" w:rsidR="00800795" w:rsidRPr="00605D45" w:rsidRDefault="00800795" w:rsidP="00B23276">
            <w:pPr>
              <w:spacing w:before="120" w:line="360" w:lineRule="auto"/>
              <w:ind w:left="446"/>
              <w:rPr>
                <w:bCs/>
                <w:sz w:val="28"/>
                <w:szCs w:val="28"/>
              </w:rPr>
            </w:pPr>
            <w:r>
              <w:rPr>
                <w:sz w:val="28"/>
                <w:szCs w:val="28"/>
              </w:rPr>
              <w:t>__________</w:t>
            </w:r>
            <w:r w:rsidRPr="00605D45">
              <w:rPr>
                <w:bCs/>
                <w:sz w:val="28"/>
                <w:szCs w:val="28"/>
              </w:rPr>
              <w:t xml:space="preserve"> Л.Б.</w:t>
            </w:r>
            <w:r w:rsidRPr="00605D45">
              <w:rPr>
                <w:bCs/>
                <w:sz w:val="28"/>
                <w:szCs w:val="28"/>
                <w:lang w:val="en-US"/>
              </w:rPr>
              <w:t xml:space="preserve"> </w:t>
            </w:r>
            <w:r w:rsidRPr="00605D45">
              <w:rPr>
                <w:bCs/>
                <w:sz w:val="28"/>
                <w:szCs w:val="28"/>
              </w:rPr>
              <w:t>Соколинский</w:t>
            </w:r>
          </w:p>
          <w:p w14:paraId="4972933A" w14:textId="77777777" w:rsidR="00800795" w:rsidRPr="00605D45" w:rsidRDefault="00800795" w:rsidP="00B23276">
            <w:pPr>
              <w:ind w:left="446"/>
              <w:rPr>
                <w:bCs/>
                <w:sz w:val="28"/>
                <w:szCs w:val="28"/>
              </w:rPr>
            </w:pPr>
            <w:r>
              <w:rPr>
                <w:bCs/>
                <w:sz w:val="28"/>
                <w:szCs w:val="28"/>
              </w:rPr>
              <w:t>«</w:t>
            </w:r>
            <w:r w:rsidRPr="00605D45">
              <w:rPr>
                <w:bCs/>
                <w:sz w:val="28"/>
                <w:szCs w:val="28"/>
              </w:rPr>
              <w:t>___</w:t>
            </w:r>
            <w:r>
              <w:rPr>
                <w:bCs/>
                <w:sz w:val="28"/>
                <w:szCs w:val="28"/>
              </w:rPr>
              <w:t>»</w:t>
            </w:r>
            <w:r w:rsidRPr="00605D45">
              <w:rPr>
                <w:bCs/>
                <w:sz w:val="28"/>
                <w:szCs w:val="28"/>
              </w:rPr>
              <w:t xml:space="preserve">___________ </w:t>
            </w:r>
            <w:r w:rsidRPr="00605D45">
              <w:rPr>
                <w:bCs/>
                <w:sz w:val="28"/>
                <w:szCs w:val="28"/>
              </w:rPr>
              <w:fldChar w:fldCharType="begin"/>
            </w:r>
            <w:r w:rsidRPr="00605D45">
              <w:rPr>
                <w:bCs/>
                <w:sz w:val="28"/>
                <w:szCs w:val="28"/>
              </w:rPr>
              <w:instrText xml:space="preserve"> TIME \@ "yyyy" </w:instrText>
            </w:r>
            <w:r w:rsidRPr="00605D45">
              <w:rPr>
                <w:bCs/>
                <w:sz w:val="28"/>
                <w:szCs w:val="28"/>
              </w:rPr>
              <w:fldChar w:fldCharType="separate"/>
            </w:r>
            <w:r w:rsidR="00B26153">
              <w:rPr>
                <w:bCs/>
                <w:noProof/>
                <w:sz w:val="28"/>
                <w:szCs w:val="28"/>
              </w:rPr>
              <w:t>2023</w:t>
            </w:r>
            <w:r w:rsidRPr="00605D45">
              <w:rPr>
                <w:bCs/>
                <w:sz w:val="28"/>
                <w:szCs w:val="28"/>
              </w:rPr>
              <w:fldChar w:fldCharType="end"/>
            </w:r>
            <w:r w:rsidRPr="00605D45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357452E" w14:textId="77777777" w:rsidR="00800795" w:rsidRDefault="00800795" w:rsidP="00800795">
      <w:pPr>
        <w:rPr>
          <w:b/>
        </w:rPr>
      </w:pPr>
    </w:p>
    <w:p w14:paraId="1605BE52" w14:textId="77777777" w:rsidR="00800795" w:rsidRDefault="00800795" w:rsidP="00800795">
      <w:pPr>
        <w:rPr>
          <w:b/>
        </w:rPr>
      </w:pPr>
    </w:p>
    <w:p w14:paraId="756303A3" w14:textId="77777777" w:rsidR="00800795" w:rsidRDefault="00800795" w:rsidP="00800795">
      <w:pPr>
        <w:rPr>
          <w:b/>
        </w:rPr>
      </w:pPr>
    </w:p>
    <w:p w14:paraId="728F78BA" w14:textId="77777777" w:rsidR="00800795" w:rsidRDefault="00800795" w:rsidP="00800795">
      <w:pPr>
        <w:rPr>
          <w:b/>
        </w:rPr>
      </w:pPr>
    </w:p>
    <w:p w14:paraId="051762CC" w14:textId="77777777" w:rsidR="00800795" w:rsidRDefault="00800795" w:rsidP="00800795">
      <w:pPr>
        <w:rPr>
          <w:b/>
        </w:rPr>
      </w:pPr>
    </w:p>
    <w:p w14:paraId="6D35DCE3" w14:textId="1BCE6E2B" w:rsidR="00800795" w:rsidRPr="000268D1" w:rsidRDefault="00800795" w:rsidP="00B47DDE">
      <w:pPr>
        <w:suppressAutoHyphens/>
        <w:jc w:val="center"/>
        <w:rPr>
          <w:b/>
        </w:rPr>
      </w:pPr>
      <w:r>
        <w:rPr>
          <w:b/>
          <w:sz w:val="32"/>
          <w:szCs w:val="32"/>
        </w:rPr>
        <w:t>Разработка системы электронного голосования на основе технологии блокчейн</w:t>
      </w:r>
    </w:p>
    <w:p w14:paraId="4667D3D2" w14:textId="77777777" w:rsidR="00800795" w:rsidRDefault="00800795" w:rsidP="00800795">
      <w:pPr>
        <w:rPr>
          <w:b/>
        </w:rPr>
      </w:pPr>
    </w:p>
    <w:p w14:paraId="1835F3BC" w14:textId="77777777" w:rsidR="00800795" w:rsidRPr="001B18F8" w:rsidRDefault="00800795" w:rsidP="00800795">
      <w:pPr>
        <w:rPr>
          <w:b/>
        </w:rPr>
      </w:pPr>
    </w:p>
    <w:p w14:paraId="68D441F8" w14:textId="77777777" w:rsidR="00800795" w:rsidRPr="00BA6823" w:rsidRDefault="00800795" w:rsidP="00800795">
      <w:pPr>
        <w:jc w:val="center"/>
        <w:rPr>
          <w:bCs/>
          <w:sz w:val="28"/>
          <w:szCs w:val="28"/>
        </w:rPr>
      </w:pPr>
      <w:r w:rsidRPr="00BA6823">
        <w:rPr>
          <w:bCs/>
          <w:sz w:val="28"/>
          <w:szCs w:val="28"/>
        </w:rPr>
        <w:t>ВЫПУСКНАЯ КВАЛИФИКАЦ</w:t>
      </w:r>
      <w:r w:rsidRPr="00800795">
        <w:rPr>
          <w:bCs/>
          <w:sz w:val="28"/>
          <w:szCs w:val="28"/>
        </w:rPr>
        <w:t>И</w:t>
      </w:r>
      <w:r w:rsidRPr="00BA6823">
        <w:rPr>
          <w:bCs/>
          <w:sz w:val="28"/>
          <w:szCs w:val="28"/>
        </w:rPr>
        <w:t>ОННАЯ РАБОТА</w:t>
      </w:r>
    </w:p>
    <w:p w14:paraId="31F3BCA8" w14:textId="2B61C81A" w:rsidR="00800795" w:rsidRPr="000B4ADD" w:rsidRDefault="00800795" w:rsidP="00800795">
      <w:pPr>
        <w:ind w:left="561" w:right="655"/>
        <w:jc w:val="center"/>
        <w:rPr>
          <w:sz w:val="28"/>
          <w:szCs w:val="28"/>
        </w:rPr>
      </w:pPr>
      <w:r>
        <w:rPr>
          <w:bCs/>
          <w:sz w:val="28"/>
          <w:szCs w:val="28"/>
        </w:rPr>
        <w:t xml:space="preserve">ЮУрГУ – </w:t>
      </w:r>
      <w:r w:rsidRPr="00800795">
        <w:rPr>
          <w:bCs/>
          <w:sz w:val="28"/>
          <w:szCs w:val="28"/>
        </w:rPr>
        <w:t>09.03.04.</w:t>
      </w:r>
      <w:r w:rsidRPr="00800795">
        <w:rPr>
          <w:sz w:val="28"/>
          <w:szCs w:val="28"/>
        </w:rPr>
        <w:fldChar w:fldCharType="begin"/>
      </w:r>
      <w:r w:rsidRPr="00800795">
        <w:rPr>
          <w:sz w:val="28"/>
          <w:szCs w:val="28"/>
        </w:rPr>
        <w:instrText xml:space="preserve"> TIME \@ "yyyy" </w:instrText>
      </w:r>
      <w:r w:rsidRPr="00800795">
        <w:rPr>
          <w:sz w:val="28"/>
          <w:szCs w:val="28"/>
        </w:rPr>
        <w:fldChar w:fldCharType="separate"/>
      </w:r>
      <w:r w:rsidR="00B26153">
        <w:rPr>
          <w:noProof/>
          <w:sz w:val="28"/>
          <w:szCs w:val="28"/>
        </w:rPr>
        <w:t>2023</w:t>
      </w:r>
      <w:r w:rsidRPr="00800795">
        <w:rPr>
          <w:sz w:val="28"/>
          <w:szCs w:val="28"/>
        </w:rPr>
        <w:fldChar w:fldCharType="end"/>
      </w:r>
      <w:r w:rsidRPr="00800795">
        <w:rPr>
          <w:sz w:val="28"/>
          <w:szCs w:val="28"/>
        </w:rPr>
        <w:t>.</w:t>
      </w:r>
      <w:commentRangeStart w:id="7"/>
      <w:r w:rsidRPr="00800795">
        <w:rPr>
          <w:sz w:val="28"/>
          <w:szCs w:val="28"/>
        </w:rPr>
        <w:t>308-</w:t>
      </w:r>
      <w:commentRangeEnd w:id="7"/>
      <w:r w:rsidRPr="00800795">
        <w:rPr>
          <w:sz w:val="28"/>
          <w:szCs w:val="28"/>
        </w:rPr>
        <w:t>276</w:t>
      </w:r>
      <w:r w:rsidRPr="00800795">
        <w:rPr>
          <w:rStyle w:val="a5"/>
        </w:rPr>
        <w:commentReference w:id="7"/>
      </w:r>
      <w:r>
        <w:rPr>
          <w:sz w:val="28"/>
          <w:szCs w:val="28"/>
        </w:rPr>
        <w:t>.ВКР</w:t>
      </w:r>
    </w:p>
    <w:p w14:paraId="6E9952A5" w14:textId="77777777" w:rsidR="00800795" w:rsidRPr="001B18F8" w:rsidRDefault="00800795" w:rsidP="00800795">
      <w:pPr>
        <w:rPr>
          <w:b/>
        </w:rPr>
      </w:pPr>
    </w:p>
    <w:p w14:paraId="0B046713" w14:textId="77777777" w:rsidR="00800795" w:rsidRDefault="00800795" w:rsidP="00800795">
      <w:pPr>
        <w:rPr>
          <w:b/>
        </w:rPr>
      </w:pPr>
    </w:p>
    <w:p w14:paraId="42F3035E" w14:textId="77777777" w:rsidR="00800795" w:rsidRDefault="00800795" w:rsidP="00800795">
      <w:pPr>
        <w:rPr>
          <w:b/>
        </w:rPr>
      </w:pPr>
    </w:p>
    <w:p w14:paraId="7FD50137" w14:textId="77777777" w:rsidR="00800795" w:rsidRDefault="00800795" w:rsidP="00800795">
      <w:pPr>
        <w:rPr>
          <w:b/>
        </w:rPr>
      </w:pPr>
    </w:p>
    <w:p w14:paraId="299C938B" w14:textId="77777777" w:rsidR="00800795" w:rsidRPr="001B18F8" w:rsidRDefault="00800795" w:rsidP="00800795">
      <w:pPr>
        <w:rPr>
          <w:b/>
        </w:rPr>
      </w:pPr>
    </w:p>
    <w:tbl>
      <w:tblPr>
        <w:tblW w:w="10173" w:type="dxa"/>
        <w:tblLook w:val="01E0" w:firstRow="1" w:lastRow="1" w:firstColumn="1" w:lastColumn="1" w:noHBand="0" w:noVBand="0"/>
      </w:tblPr>
      <w:tblGrid>
        <w:gridCol w:w="4926"/>
        <w:gridCol w:w="5247"/>
      </w:tblGrid>
      <w:tr w:rsidR="00800795" w:rsidRPr="00D523F3" w14:paraId="1470C2BF" w14:textId="77777777" w:rsidTr="00B23276">
        <w:tc>
          <w:tcPr>
            <w:tcW w:w="4926" w:type="dxa"/>
          </w:tcPr>
          <w:p w14:paraId="76D4F902" w14:textId="77777777" w:rsidR="00800795" w:rsidRPr="00605D45" w:rsidRDefault="00800795" w:rsidP="00B23276">
            <w:pPr>
              <w:contextualSpacing/>
              <w:rPr>
                <w:b/>
                <w:sz w:val="28"/>
                <w:szCs w:val="28"/>
              </w:rPr>
            </w:pPr>
          </w:p>
        </w:tc>
        <w:tc>
          <w:tcPr>
            <w:tcW w:w="5247" w:type="dxa"/>
          </w:tcPr>
          <w:p w14:paraId="6361C6CC" w14:textId="77777777" w:rsidR="00800795" w:rsidRPr="00605D4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 w:rsidRPr="00605D45">
              <w:rPr>
                <w:sz w:val="28"/>
                <w:szCs w:val="28"/>
              </w:rPr>
              <w:t>Научный руководитель</w:t>
            </w:r>
            <w:r>
              <w:rPr>
                <w:sz w:val="28"/>
                <w:szCs w:val="28"/>
              </w:rPr>
              <w:t>,</w:t>
            </w:r>
          </w:p>
          <w:p w14:paraId="391470BA" w14:textId="7ACFAC1C" w:rsidR="00800795" w:rsidRPr="002F7BD1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 w:rsidRPr="00800795">
              <w:rPr>
                <w:sz w:val="28"/>
                <w:szCs w:val="28"/>
              </w:rPr>
              <w:t xml:space="preserve">доцент кафедры СП, к.ф.-м.н. __________ </w:t>
            </w:r>
            <w:r>
              <w:rPr>
                <w:sz w:val="28"/>
                <w:szCs w:val="28"/>
              </w:rPr>
              <w:t>Г.И. Радченко</w:t>
            </w:r>
          </w:p>
          <w:p w14:paraId="603569A2" w14:textId="77777777" w:rsidR="00800795" w:rsidRPr="00605D4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</w:p>
          <w:p w14:paraId="7C22526D" w14:textId="10632F8A" w:rsidR="00800795" w:rsidRPr="00605D4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 w:rsidRPr="00605D45">
              <w:rPr>
                <w:sz w:val="28"/>
                <w:szCs w:val="28"/>
              </w:rPr>
              <w:t>Автор работы,</w:t>
            </w:r>
            <w:r w:rsidRPr="00605D45">
              <w:rPr>
                <w:sz w:val="28"/>
                <w:szCs w:val="28"/>
              </w:rPr>
              <w:br/>
              <w:t xml:space="preserve">студент группы </w:t>
            </w:r>
            <w:r>
              <w:rPr>
                <w:sz w:val="28"/>
                <w:szCs w:val="28"/>
              </w:rPr>
              <w:t>КЭ-40</w:t>
            </w:r>
            <w:r w:rsidRPr="00800795">
              <w:rPr>
                <w:sz w:val="28"/>
                <w:szCs w:val="28"/>
              </w:rPr>
              <w:t>3</w:t>
            </w:r>
          </w:p>
          <w:p w14:paraId="4BC112FD" w14:textId="14B025AA" w:rsidR="0080079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__________ В.О. Богатырева</w:t>
            </w:r>
          </w:p>
          <w:p w14:paraId="49024342" w14:textId="77777777" w:rsidR="0080079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</w:p>
          <w:p w14:paraId="76DB2286" w14:textId="77777777" w:rsidR="00800795" w:rsidRPr="00A6405D" w:rsidRDefault="00800795" w:rsidP="00B23276">
            <w:pPr>
              <w:contextualSpacing/>
              <w:rPr>
                <w:sz w:val="28"/>
                <w:szCs w:val="28"/>
              </w:rPr>
            </w:pPr>
            <w:r w:rsidRPr="00A6405D">
              <w:rPr>
                <w:sz w:val="28"/>
                <w:szCs w:val="28"/>
              </w:rPr>
              <w:t>Ученый секретарь</w:t>
            </w:r>
          </w:p>
          <w:p w14:paraId="4FC86FEE" w14:textId="77777777" w:rsidR="00800795" w:rsidRPr="00A6405D" w:rsidRDefault="00800795" w:rsidP="00B23276">
            <w:pPr>
              <w:contextualSpacing/>
              <w:rPr>
                <w:sz w:val="28"/>
                <w:szCs w:val="28"/>
              </w:rPr>
            </w:pPr>
            <w:r w:rsidRPr="00A6405D">
              <w:rPr>
                <w:sz w:val="28"/>
                <w:szCs w:val="28"/>
              </w:rPr>
              <w:t>(нормоконтролер)</w:t>
            </w:r>
          </w:p>
          <w:p w14:paraId="577AE409" w14:textId="77777777" w:rsidR="00800795" w:rsidRPr="00605D45" w:rsidRDefault="00800795" w:rsidP="00B23276">
            <w:pPr>
              <w:contextualSpacing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 xml:space="preserve">_____________ </w:t>
            </w:r>
            <w:r w:rsidRPr="00A6405D">
              <w:rPr>
                <w:sz w:val="28"/>
                <w:szCs w:val="28"/>
              </w:rPr>
              <w:t>И.Д. Володченко</w:t>
            </w:r>
          </w:p>
          <w:p w14:paraId="208B20A9" w14:textId="77777777" w:rsidR="00800795" w:rsidRPr="00860522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>
              <w:rPr>
                <w:bCs/>
                <w:sz w:val="28"/>
                <w:szCs w:val="28"/>
              </w:rPr>
              <w:t>«</w:t>
            </w:r>
            <w:r w:rsidRPr="00605D45">
              <w:rPr>
                <w:bCs/>
                <w:sz w:val="28"/>
                <w:szCs w:val="28"/>
              </w:rPr>
              <w:t>___</w:t>
            </w:r>
            <w:r>
              <w:rPr>
                <w:bCs/>
                <w:sz w:val="28"/>
                <w:szCs w:val="28"/>
              </w:rPr>
              <w:t>»</w:t>
            </w:r>
            <w:r w:rsidRPr="00605D45">
              <w:rPr>
                <w:bCs/>
                <w:sz w:val="28"/>
                <w:szCs w:val="28"/>
              </w:rPr>
              <w:t xml:space="preserve">___________ </w:t>
            </w:r>
            <w:r w:rsidRPr="00605D45">
              <w:rPr>
                <w:bCs/>
                <w:sz w:val="28"/>
                <w:szCs w:val="28"/>
              </w:rPr>
              <w:fldChar w:fldCharType="begin"/>
            </w:r>
            <w:r w:rsidRPr="00605D45">
              <w:rPr>
                <w:bCs/>
                <w:sz w:val="28"/>
                <w:szCs w:val="28"/>
              </w:rPr>
              <w:instrText xml:space="preserve"> TIME \@ "yyyy" </w:instrText>
            </w:r>
            <w:r w:rsidRPr="00605D45">
              <w:rPr>
                <w:bCs/>
                <w:sz w:val="28"/>
                <w:szCs w:val="28"/>
              </w:rPr>
              <w:fldChar w:fldCharType="separate"/>
            </w:r>
            <w:r w:rsidR="00B26153">
              <w:rPr>
                <w:bCs/>
                <w:noProof/>
                <w:sz w:val="28"/>
                <w:szCs w:val="28"/>
              </w:rPr>
              <w:t>2023</w:t>
            </w:r>
            <w:r w:rsidRPr="00605D45">
              <w:rPr>
                <w:bCs/>
                <w:sz w:val="28"/>
                <w:szCs w:val="28"/>
              </w:rPr>
              <w:fldChar w:fldCharType="end"/>
            </w:r>
            <w:r w:rsidRPr="00605D45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44EBDA93" w14:textId="77777777" w:rsidR="00800795" w:rsidRDefault="00800795" w:rsidP="00800795">
      <w:pPr>
        <w:rPr>
          <w:b/>
        </w:rPr>
      </w:pPr>
    </w:p>
    <w:p w14:paraId="272D144B" w14:textId="77777777" w:rsidR="00800795" w:rsidRDefault="00800795" w:rsidP="00800795">
      <w:pPr>
        <w:rPr>
          <w:b/>
        </w:rPr>
      </w:pPr>
    </w:p>
    <w:p w14:paraId="07704163" w14:textId="77777777" w:rsidR="00800795" w:rsidRDefault="00800795" w:rsidP="00800795">
      <w:pPr>
        <w:rPr>
          <w:b/>
        </w:rPr>
      </w:pPr>
    </w:p>
    <w:p w14:paraId="78893905" w14:textId="77777777" w:rsidR="00800795" w:rsidRDefault="00800795" w:rsidP="00800795">
      <w:pPr>
        <w:rPr>
          <w:b/>
        </w:rPr>
      </w:pPr>
    </w:p>
    <w:p w14:paraId="435D6EA6" w14:textId="77777777" w:rsidR="00800795" w:rsidRDefault="00800795" w:rsidP="00800795">
      <w:pPr>
        <w:rPr>
          <w:b/>
        </w:rPr>
      </w:pPr>
    </w:p>
    <w:p w14:paraId="726ABDA1" w14:textId="77777777" w:rsidR="00800795" w:rsidRDefault="00800795" w:rsidP="00800795">
      <w:pPr>
        <w:rPr>
          <w:b/>
        </w:rPr>
      </w:pPr>
    </w:p>
    <w:p w14:paraId="03F9B5D7" w14:textId="77777777" w:rsidR="00800795" w:rsidRDefault="00800795" w:rsidP="00800795">
      <w:pPr>
        <w:rPr>
          <w:b/>
        </w:rPr>
      </w:pPr>
    </w:p>
    <w:p w14:paraId="1DC19F65" w14:textId="77777777" w:rsidR="00800795" w:rsidRDefault="00800795" w:rsidP="00800795">
      <w:pPr>
        <w:ind w:left="709" w:hanging="709"/>
        <w:jc w:val="center"/>
        <w:rPr>
          <w:sz w:val="28"/>
          <w:szCs w:val="28"/>
          <w:lang w:val="en-US"/>
        </w:rPr>
      </w:pPr>
      <w:r w:rsidRPr="00D94471">
        <w:rPr>
          <w:sz w:val="28"/>
          <w:szCs w:val="28"/>
        </w:rPr>
        <w:t xml:space="preserve">Челябинск, </w:t>
      </w:r>
      <w:r w:rsidRPr="00D94471">
        <w:rPr>
          <w:sz w:val="28"/>
          <w:szCs w:val="28"/>
        </w:rPr>
        <w:fldChar w:fldCharType="begin"/>
      </w:r>
      <w:r w:rsidRPr="00D94471">
        <w:rPr>
          <w:sz w:val="28"/>
          <w:szCs w:val="28"/>
        </w:rPr>
        <w:instrText xml:space="preserve"> TIME \@ "yyyy" </w:instrText>
      </w:r>
      <w:r w:rsidRPr="00D94471">
        <w:rPr>
          <w:sz w:val="28"/>
          <w:szCs w:val="28"/>
        </w:rPr>
        <w:fldChar w:fldCharType="separate"/>
      </w:r>
      <w:r w:rsidR="00B26153">
        <w:rPr>
          <w:noProof/>
          <w:sz w:val="28"/>
          <w:szCs w:val="28"/>
        </w:rPr>
        <w:t>2023</w:t>
      </w:r>
      <w:r w:rsidRPr="00D94471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 г.</w:t>
      </w:r>
      <w:r>
        <w:rPr>
          <w:sz w:val="28"/>
          <w:szCs w:val="28"/>
          <w:lang w:val="en-US"/>
        </w:rPr>
        <w:br w:type="page"/>
      </w:r>
    </w:p>
    <w:p w14:paraId="507F3B9B" w14:textId="77777777" w:rsidR="0021779F" w:rsidRPr="00D177FE" w:rsidRDefault="0021779F" w:rsidP="0021779F">
      <w:pPr>
        <w:autoSpaceDE w:val="0"/>
        <w:autoSpaceDN w:val="0"/>
        <w:adjustRightInd w:val="0"/>
        <w:ind w:left="-142"/>
        <w:jc w:val="center"/>
        <w:rPr>
          <w:color w:val="000000"/>
          <w:sz w:val="24"/>
        </w:rPr>
      </w:pPr>
      <w:r w:rsidRPr="00FE2DE4">
        <w:rPr>
          <w:color w:val="000000"/>
          <w:sz w:val="24"/>
        </w:rPr>
        <w:lastRenderedPageBreak/>
        <w:t>МИНИСТЕРСТВО НАУКИ И ВЫСШЕГ</w:t>
      </w:r>
      <w:r>
        <w:rPr>
          <w:color w:val="000000"/>
          <w:sz w:val="24"/>
        </w:rPr>
        <w:t>О ОБРАЗОВАНИЯ РОССИЙСКОЙ ФЕДЕРА</w:t>
      </w:r>
      <w:r w:rsidRPr="00FE2DE4">
        <w:rPr>
          <w:color w:val="000000"/>
          <w:sz w:val="24"/>
        </w:rPr>
        <w:t>ЦИИ</w:t>
      </w:r>
    </w:p>
    <w:p w14:paraId="3C1E85FF" w14:textId="77777777" w:rsidR="0021779F" w:rsidRPr="00D177FE" w:rsidRDefault="0021779F" w:rsidP="0021779F">
      <w:pPr>
        <w:autoSpaceDE w:val="0"/>
        <w:autoSpaceDN w:val="0"/>
        <w:adjustRightInd w:val="0"/>
        <w:jc w:val="center"/>
        <w:rPr>
          <w:color w:val="000000"/>
          <w:sz w:val="24"/>
        </w:rPr>
      </w:pPr>
      <w:r w:rsidRPr="00D177FE">
        <w:rPr>
          <w:color w:val="000000"/>
          <w:sz w:val="24"/>
        </w:rPr>
        <w:t xml:space="preserve">Федеральное государственное </w:t>
      </w:r>
      <w:r>
        <w:rPr>
          <w:color w:val="000000"/>
          <w:sz w:val="24"/>
        </w:rPr>
        <w:t>автономное</w:t>
      </w:r>
      <w:r w:rsidRPr="00D177FE">
        <w:rPr>
          <w:color w:val="000000"/>
          <w:sz w:val="24"/>
        </w:rPr>
        <w:t xml:space="preserve"> образовательное учреждение</w:t>
      </w:r>
      <w:r w:rsidRPr="00D177FE">
        <w:rPr>
          <w:color w:val="000000"/>
          <w:sz w:val="24"/>
        </w:rPr>
        <w:br/>
        <w:t>высшего образования</w:t>
      </w:r>
    </w:p>
    <w:p w14:paraId="7A07558F" w14:textId="77777777" w:rsidR="0021779F" w:rsidRPr="00D177FE" w:rsidRDefault="0021779F" w:rsidP="0021779F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r>
        <w:rPr>
          <w:b/>
          <w:color w:val="000000"/>
          <w:sz w:val="28"/>
        </w:rPr>
        <w:t>«</w:t>
      </w:r>
      <w:r w:rsidRPr="00D177FE">
        <w:rPr>
          <w:b/>
          <w:color w:val="000000"/>
          <w:sz w:val="28"/>
        </w:rPr>
        <w:t>Южно-Уральский государственный университет</w:t>
      </w:r>
    </w:p>
    <w:p w14:paraId="066A4B8F" w14:textId="77777777" w:rsidR="0021779F" w:rsidRPr="00D177FE" w:rsidRDefault="0021779F" w:rsidP="0021779F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r w:rsidRPr="00D177FE">
        <w:rPr>
          <w:b/>
          <w:color w:val="000000"/>
          <w:sz w:val="28"/>
        </w:rPr>
        <w:t>(национальный исследовательский университет)</w:t>
      </w:r>
      <w:r>
        <w:rPr>
          <w:b/>
          <w:color w:val="000000"/>
          <w:sz w:val="28"/>
        </w:rPr>
        <w:t>»</w:t>
      </w:r>
    </w:p>
    <w:p w14:paraId="36E16320" w14:textId="77777777" w:rsidR="0021779F" w:rsidRPr="003F4CD1" w:rsidRDefault="0021779F" w:rsidP="0021779F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Высшая школа электроники и компьютерных наук</w:t>
      </w:r>
    </w:p>
    <w:p w14:paraId="7FA4829C" w14:textId="77777777" w:rsidR="0021779F" w:rsidRPr="003F4CD1" w:rsidRDefault="0021779F" w:rsidP="0021779F">
      <w:pPr>
        <w:jc w:val="center"/>
        <w:rPr>
          <w:b/>
          <w:bCs/>
          <w:sz w:val="24"/>
          <w:szCs w:val="24"/>
        </w:rPr>
      </w:pPr>
      <w:r w:rsidRPr="003F4CD1">
        <w:rPr>
          <w:b/>
          <w:bCs/>
          <w:sz w:val="24"/>
          <w:szCs w:val="24"/>
        </w:rPr>
        <w:t>Кафедра системного программирования</w:t>
      </w:r>
    </w:p>
    <w:p w14:paraId="65339F85" w14:textId="77777777" w:rsidR="0021779F" w:rsidRDefault="0021779F" w:rsidP="0021779F">
      <w:pPr>
        <w:rPr>
          <w:b/>
        </w:rPr>
      </w:pPr>
    </w:p>
    <w:p w14:paraId="087B8D1B" w14:textId="77777777" w:rsidR="0021779F" w:rsidRDefault="0021779F" w:rsidP="0021779F">
      <w:pPr>
        <w:rPr>
          <w:b/>
        </w:rPr>
      </w:pPr>
    </w:p>
    <w:p w14:paraId="06E10BD8" w14:textId="77777777" w:rsidR="0021779F" w:rsidRPr="00751C35" w:rsidRDefault="0021779F" w:rsidP="0021779F">
      <w:pPr>
        <w:ind w:left="5670"/>
        <w:rPr>
          <w:sz w:val="28"/>
          <w:szCs w:val="28"/>
        </w:rPr>
      </w:pPr>
      <w:r w:rsidRPr="00751C35">
        <w:rPr>
          <w:sz w:val="28"/>
          <w:szCs w:val="28"/>
        </w:rPr>
        <w:t>УТВЕРЖДАЮ</w:t>
      </w:r>
    </w:p>
    <w:p w14:paraId="02901871" w14:textId="77777777" w:rsidR="0021779F" w:rsidRPr="00751C35" w:rsidRDefault="0021779F" w:rsidP="0021779F">
      <w:pPr>
        <w:ind w:left="5670"/>
        <w:rPr>
          <w:sz w:val="28"/>
          <w:szCs w:val="28"/>
        </w:rPr>
      </w:pPr>
      <w:r w:rsidRPr="00751C35">
        <w:rPr>
          <w:sz w:val="28"/>
          <w:szCs w:val="28"/>
        </w:rPr>
        <w:t>Зав. кафедрой СП</w:t>
      </w:r>
    </w:p>
    <w:p w14:paraId="6D0658A7" w14:textId="77777777" w:rsidR="0021779F" w:rsidRPr="00751C35" w:rsidRDefault="0021779F" w:rsidP="0021779F">
      <w:pPr>
        <w:spacing w:before="120" w:line="360" w:lineRule="auto"/>
        <w:ind w:left="5670"/>
        <w:rPr>
          <w:bCs/>
          <w:sz w:val="28"/>
          <w:szCs w:val="28"/>
        </w:rPr>
      </w:pPr>
      <w:r w:rsidRPr="00751C35">
        <w:rPr>
          <w:bCs/>
          <w:sz w:val="28"/>
          <w:szCs w:val="28"/>
        </w:rPr>
        <w:t>__________ Л.Б. Соколинский</w:t>
      </w:r>
    </w:p>
    <w:p w14:paraId="2783E1F4" w14:textId="0E2FD4B9" w:rsidR="0021779F" w:rsidRPr="00751C35" w:rsidRDefault="0021779F" w:rsidP="0021779F">
      <w:pPr>
        <w:ind w:left="5670"/>
        <w:rPr>
          <w:bCs/>
          <w:sz w:val="28"/>
          <w:szCs w:val="28"/>
        </w:rPr>
      </w:pPr>
      <w:r w:rsidRPr="00751C35">
        <w:rPr>
          <w:bCs/>
          <w:sz w:val="28"/>
          <w:szCs w:val="28"/>
        </w:rPr>
        <w:t>0</w:t>
      </w:r>
      <w:r w:rsidR="008331A9">
        <w:rPr>
          <w:bCs/>
          <w:sz w:val="28"/>
          <w:szCs w:val="28"/>
        </w:rPr>
        <w:t>6</w:t>
      </w:r>
      <w:r w:rsidRPr="00751C35">
        <w:rPr>
          <w:bCs/>
          <w:sz w:val="28"/>
          <w:szCs w:val="28"/>
        </w:rPr>
        <w:t>.02.</w:t>
      </w:r>
      <w:r w:rsidRPr="00751C35">
        <w:rPr>
          <w:sz w:val="28"/>
          <w:szCs w:val="28"/>
        </w:rPr>
        <w:fldChar w:fldCharType="begin"/>
      </w:r>
      <w:r w:rsidRPr="00751C35">
        <w:rPr>
          <w:sz w:val="28"/>
          <w:szCs w:val="28"/>
        </w:rPr>
        <w:instrText xml:space="preserve"> TIME \@ "yyyy" </w:instrText>
      </w:r>
      <w:r w:rsidRPr="00751C35">
        <w:rPr>
          <w:sz w:val="28"/>
          <w:szCs w:val="28"/>
        </w:rPr>
        <w:fldChar w:fldCharType="separate"/>
      </w:r>
      <w:r w:rsidR="00B26153">
        <w:rPr>
          <w:noProof/>
          <w:sz w:val="28"/>
          <w:szCs w:val="28"/>
        </w:rPr>
        <w:t>2023</w:t>
      </w:r>
      <w:r w:rsidRPr="00751C35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 г.</w:t>
      </w:r>
    </w:p>
    <w:p w14:paraId="09800B9C" w14:textId="77777777" w:rsidR="0021779F" w:rsidRDefault="0021779F" w:rsidP="0021779F">
      <w:pPr>
        <w:rPr>
          <w:bCs/>
          <w:sz w:val="26"/>
          <w:szCs w:val="26"/>
        </w:rPr>
      </w:pPr>
    </w:p>
    <w:p w14:paraId="104A1B78" w14:textId="77777777" w:rsidR="0021779F" w:rsidRPr="00F5060A" w:rsidRDefault="0021779F" w:rsidP="0021779F">
      <w:pPr>
        <w:rPr>
          <w:bCs/>
          <w:sz w:val="26"/>
          <w:szCs w:val="26"/>
        </w:rPr>
      </w:pPr>
    </w:p>
    <w:p w14:paraId="060C7C20" w14:textId="77777777" w:rsidR="0021779F" w:rsidRPr="00595602" w:rsidRDefault="0021779F" w:rsidP="0021779F">
      <w:pPr>
        <w:jc w:val="center"/>
        <w:rPr>
          <w:b/>
          <w:bCs/>
          <w:sz w:val="28"/>
          <w:szCs w:val="28"/>
        </w:rPr>
      </w:pPr>
      <w:r w:rsidRPr="00595602">
        <w:rPr>
          <w:b/>
          <w:bCs/>
          <w:sz w:val="28"/>
          <w:szCs w:val="28"/>
        </w:rPr>
        <w:t>ЗАДАНИЕ</w:t>
      </w:r>
    </w:p>
    <w:p w14:paraId="28028D93" w14:textId="77777777" w:rsidR="0021779F" w:rsidRDefault="0021779F" w:rsidP="0021779F">
      <w:pPr>
        <w:pStyle w:val="0"/>
        <w:rPr>
          <w:b/>
          <w:bCs/>
          <w:sz w:val="28"/>
          <w:szCs w:val="28"/>
        </w:rPr>
      </w:pPr>
      <w:r w:rsidRPr="00595602">
        <w:rPr>
          <w:b/>
          <w:bCs/>
          <w:sz w:val="28"/>
          <w:szCs w:val="28"/>
        </w:rPr>
        <w:t xml:space="preserve">на </w:t>
      </w:r>
      <w:r>
        <w:rPr>
          <w:b/>
          <w:bCs/>
          <w:sz w:val="28"/>
          <w:szCs w:val="28"/>
        </w:rPr>
        <w:t xml:space="preserve">выполнение </w:t>
      </w:r>
      <w:r w:rsidRPr="00595602">
        <w:rPr>
          <w:b/>
          <w:bCs/>
          <w:sz w:val="28"/>
          <w:szCs w:val="28"/>
        </w:rPr>
        <w:t>выпускн</w:t>
      </w:r>
      <w:r>
        <w:rPr>
          <w:b/>
          <w:bCs/>
          <w:sz w:val="28"/>
          <w:szCs w:val="28"/>
        </w:rPr>
        <w:t>ой</w:t>
      </w:r>
      <w:r w:rsidRPr="00595602">
        <w:rPr>
          <w:b/>
          <w:bCs/>
          <w:sz w:val="28"/>
          <w:szCs w:val="28"/>
        </w:rPr>
        <w:t xml:space="preserve"> квалификационн</w:t>
      </w:r>
      <w:r>
        <w:rPr>
          <w:b/>
          <w:bCs/>
          <w:sz w:val="28"/>
          <w:szCs w:val="28"/>
        </w:rPr>
        <w:t>ой</w:t>
      </w:r>
      <w:r w:rsidRPr="00595602">
        <w:rPr>
          <w:b/>
          <w:bCs/>
          <w:sz w:val="28"/>
          <w:szCs w:val="28"/>
        </w:rPr>
        <w:t xml:space="preserve"> работ</w:t>
      </w:r>
      <w:r>
        <w:rPr>
          <w:b/>
          <w:bCs/>
          <w:sz w:val="28"/>
          <w:szCs w:val="28"/>
        </w:rPr>
        <w:t>ы бакалавра</w:t>
      </w:r>
    </w:p>
    <w:p w14:paraId="04FE11DA" w14:textId="763962D5" w:rsidR="0021779F" w:rsidRDefault="0021779F" w:rsidP="0021779F">
      <w:pPr>
        <w:pStyle w:val="0"/>
        <w:rPr>
          <w:sz w:val="28"/>
          <w:szCs w:val="28"/>
        </w:rPr>
      </w:pPr>
      <w:r>
        <w:rPr>
          <w:sz w:val="28"/>
          <w:szCs w:val="28"/>
        </w:rPr>
        <w:t>студен</w:t>
      </w:r>
      <w:r w:rsidR="00AF7C8B">
        <w:rPr>
          <w:sz w:val="28"/>
          <w:szCs w:val="28"/>
        </w:rPr>
        <w:t>т</w:t>
      </w:r>
      <w:r>
        <w:rPr>
          <w:sz w:val="28"/>
          <w:szCs w:val="28"/>
        </w:rPr>
        <w:t>ке</w:t>
      </w:r>
      <w:r w:rsidRPr="00751C35">
        <w:rPr>
          <w:sz w:val="28"/>
          <w:szCs w:val="28"/>
        </w:rPr>
        <w:t xml:space="preserve"> группы </w:t>
      </w:r>
      <w:r>
        <w:rPr>
          <w:sz w:val="28"/>
          <w:szCs w:val="28"/>
        </w:rPr>
        <w:t>КЭ-4</w:t>
      </w:r>
      <w:r w:rsidRPr="0021779F">
        <w:rPr>
          <w:sz w:val="28"/>
          <w:szCs w:val="28"/>
        </w:rPr>
        <w:t>03</w:t>
      </w:r>
    </w:p>
    <w:p w14:paraId="21FF9CAF" w14:textId="6C5C7184" w:rsidR="0021779F" w:rsidRPr="00CF5669" w:rsidRDefault="0021779F" w:rsidP="0021779F">
      <w:pPr>
        <w:pStyle w:val="0"/>
        <w:rPr>
          <w:sz w:val="12"/>
          <w:szCs w:val="12"/>
        </w:rPr>
      </w:pPr>
      <w:r>
        <w:rPr>
          <w:sz w:val="28"/>
          <w:szCs w:val="28"/>
        </w:rPr>
        <w:t>Богатыревой Веронике Олеговне,</w:t>
      </w:r>
    </w:p>
    <w:p w14:paraId="662A99CC" w14:textId="1FF4DFF5" w:rsidR="0021779F" w:rsidRDefault="0021779F" w:rsidP="0021779F">
      <w:pPr>
        <w:pStyle w:val="0"/>
        <w:rPr>
          <w:sz w:val="28"/>
          <w:szCs w:val="28"/>
        </w:rPr>
      </w:pPr>
      <w:r>
        <w:rPr>
          <w:sz w:val="28"/>
          <w:szCs w:val="28"/>
        </w:rPr>
        <w:t>обучающейся</w:t>
      </w:r>
      <w:r w:rsidRPr="00751C35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по </w:t>
      </w:r>
      <w:r w:rsidRPr="00751C35">
        <w:rPr>
          <w:sz w:val="28"/>
          <w:szCs w:val="28"/>
        </w:rPr>
        <w:t>направлени</w:t>
      </w:r>
      <w:r>
        <w:rPr>
          <w:sz w:val="28"/>
          <w:szCs w:val="28"/>
        </w:rPr>
        <w:t>ю</w:t>
      </w:r>
      <w:r w:rsidRPr="00751C35">
        <w:rPr>
          <w:sz w:val="28"/>
          <w:szCs w:val="28"/>
        </w:rPr>
        <w:t xml:space="preserve"> </w:t>
      </w:r>
    </w:p>
    <w:p w14:paraId="0B5B181B" w14:textId="138A24A0" w:rsidR="0021779F" w:rsidRDefault="0021779F" w:rsidP="0021779F">
      <w:pPr>
        <w:pStyle w:val="0"/>
        <w:rPr>
          <w:sz w:val="28"/>
          <w:szCs w:val="28"/>
        </w:rPr>
      </w:pPr>
      <w:r w:rsidRPr="0021779F">
        <w:rPr>
          <w:bCs/>
          <w:sz w:val="28"/>
          <w:szCs w:val="28"/>
        </w:rPr>
        <w:t>09.03.04</w:t>
      </w:r>
      <w:r w:rsidRPr="0021779F">
        <w:rPr>
          <w:sz w:val="28"/>
          <w:szCs w:val="28"/>
        </w:rPr>
        <w:t xml:space="preserve"> «</w:t>
      </w:r>
      <w:r w:rsidRPr="0021779F">
        <w:rPr>
          <w:sz w:val="28"/>
        </w:rPr>
        <w:t>Программная инженерия</w:t>
      </w:r>
      <w:r w:rsidRPr="0021779F">
        <w:rPr>
          <w:sz w:val="28"/>
          <w:szCs w:val="28"/>
        </w:rPr>
        <w:t>»</w:t>
      </w:r>
    </w:p>
    <w:p w14:paraId="40B873FD" w14:textId="77777777" w:rsidR="0021779F" w:rsidRPr="00963D30" w:rsidRDefault="0021779F" w:rsidP="0021779F">
      <w:pPr>
        <w:spacing w:line="360" w:lineRule="auto"/>
        <w:jc w:val="center"/>
        <w:rPr>
          <w:sz w:val="24"/>
        </w:rPr>
      </w:pPr>
    </w:p>
    <w:p w14:paraId="7F4682E1" w14:textId="19656A70" w:rsidR="0021779F" w:rsidRPr="00751C35" w:rsidRDefault="0021779F" w:rsidP="0021779F">
      <w:pPr>
        <w:pStyle w:val="21"/>
        <w:numPr>
          <w:ilvl w:val="0"/>
          <w:numId w:val="1"/>
        </w:numPr>
        <w:spacing w:line="276" w:lineRule="auto"/>
        <w:rPr>
          <w:rFonts w:ascii="Times New Roman" w:hAnsi="Times New Roman"/>
          <w:bCs/>
          <w:sz w:val="28"/>
          <w:szCs w:val="28"/>
        </w:rPr>
      </w:pPr>
      <w:r w:rsidRPr="00751C35">
        <w:rPr>
          <w:rFonts w:ascii="Times New Roman" w:hAnsi="Times New Roman"/>
          <w:b/>
          <w:sz w:val="28"/>
          <w:szCs w:val="28"/>
        </w:rPr>
        <w:t xml:space="preserve">Тема работы </w:t>
      </w:r>
      <w:r w:rsidRPr="00751C35">
        <w:rPr>
          <w:rFonts w:ascii="Times New Roman" w:hAnsi="Times New Roman"/>
          <w:bCs/>
          <w:sz w:val="28"/>
          <w:szCs w:val="28"/>
        </w:rPr>
        <w:t xml:space="preserve">(утверждена приказом ректора от </w:t>
      </w:r>
      <w:commentRangeStart w:id="8"/>
      <w:r w:rsidRPr="0021779F">
        <w:rPr>
          <w:rFonts w:ascii="Times New Roman" w:hAnsi="Times New Roman"/>
          <w:bCs/>
          <w:sz w:val="28"/>
          <w:szCs w:val="28"/>
        </w:rPr>
        <w:t>_</w:t>
      </w:r>
      <w:r w:rsidR="008331A9">
        <w:rPr>
          <w:rFonts w:ascii="Times New Roman" w:hAnsi="Times New Roman"/>
          <w:bCs/>
          <w:sz w:val="28"/>
          <w:szCs w:val="28"/>
        </w:rPr>
        <w:t>_.__.2023</w:t>
      </w:r>
      <w:r w:rsidRPr="0021779F">
        <w:rPr>
          <w:rFonts w:ascii="Times New Roman" w:hAnsi="Times New Roman"/>
          <w:bCs/>
          <w:sz w:val="28"/>
          <w:szCs w:val="28"/>
        </w:rPr>
        <w:t xml:space="preserve"> г. № ___)</w:t>
      </w:r>
      <w:commentRangeEnd w:id="8"/>
      <w:r w:rsidRPr="0021779F">
        <w:rPr>
          <w:rStyle w:val="a5"/>
          <w:rFonts w:ascii="Times New Roman" w:hAnsi="Times New Roman" w:cs="Times New Roman"/>
        </w:rPr>
        <w:commentReference w:id="8"/>
      </w:r>
    </w:p>
    <w:p w14:paraId="4F17E700" w14:textId="09386ED4" w:rsidR="0021779F" w:rsidRPr="00751C35" w:rsidRDefault="0080027B" w:rsidP="0021779F">
      <w:pPr>
        <w:pStyle w:val="21"/>
        <w:spacing w:line="276" w:lineRule="auto"/>
        <w:rPr>
          <w:rFonts w:ascii="Times New Roman" w:hAnsi="Times New Roman"/>
          <w:bCs/>
          <w:sz w:val="28"/>
          <w:szCs w:val="28"/>
        </w:rPr>
      </w:pPr>
      <w:r>
        <w:rPr>
          <w:rFonts w:ascii="Times New Roman" w:hAnsi="Times New Roman"/>
          <w:bCs/>
          <w:sz w:val="28"/>
          <w:szCs w:val="28"/>
        </w:rPr>
        <w:t>Разработка системы электронного голосования на основе технологии блокчейн</w:t>
      </w:r>
      <w:r w:rsidR="0021779F" w:rsidRPr="00256667">
        <w:rPr>
          <w:bCs/>
          <w:sz w:val="28"/>
          <w:szCs w:val="28"/>
        </w:rPr>
        <w:t>.</w:t>
      </w:r>
    </w:p>
    <w:p w14:paraId="6305CF2D" w14:textId="3B35E161" w:rsidR="0021779F" w:rsidRPr="00751C35" w:rsidRDefault="0021779F" w:rsidP="0021779F">
      <w:pPr>
        <w:numPr>
          <w:ilvl w:val="0"/>
          <w:numId w:val="1"/>
        </w:numPr>
        <w:spacing w:line="276" w:lineRule="auto"/>
        <w:ind w:left="357" w:hanging="357"/>
        <w:rPr>
          <w:b/>
          <w:sz w:val="28"/>
          <w:szCs w:val="28"/>
        </w:rPr>
      </w:pPr>
      <w:r w:rsidRPr="00751C35">
        <w:rPr>
          <w:b/>
          <w:sz w:val="28"/>
          <w:szCs w:val="28"/>
        </w:rPr>
        <w:t>Срок сдачи студентом законченной работы:</w:t>
      </w:r>
      <w:r w:rsidRPr="00751C35">
        <w:rPr>
          <w:bCs/>
          <w:sz w:val="28"/>
          <w:szCs w:val="28"/>
        </w:rPr>
        <w:t xml:space="preserve"> </w:t>
      </w:r>
      <w:r w:rsidR="008331A9">
        <w:rPr>
          <w:rFonts w:cs="Arial"/>
          <w:bCs/>
          <w:sz w:val="28"/>
          <w:szCs w:val="28"/>
        </w:rPr>
        <w:t>05</w:t>
      </w:r>
      <w:r>
        <w:rPr>
          <w:rFonts w:cs="Arial"/>
          <w:bCs/>
          <w:sz w:val="28"/>
          <w:szCs w:val="28"/>
        </w:rPr>
        <w:t>.06</w:t>
      </w:r>
      <w:r w:rsidRPr="00751C35">
        <w:rPr>
          <w:rFonts w:cs="Arial"/>
          <w:bCs/>
          <w:sz w:val="28"/>
          <w:szCs w:val="28"/>
        </w:rPr>
        <w:t>.</w:t>
      </w:r>
      <w:r w:rsidRPr="00751C35">
        <w:rPr>
          <w:rFonts w:cs="Arial"/>
          <w:bCs/>
          <w:sz w:val="28"/>
          <w:szCs w:val="28"/>
        </w:rPr>
        <w:fldChar w:fldCharType="begin"/>
      </w:r>
      <w:r w:rsidRPr="00751C35">
        <w:rPr>
          <w:rFonts w:cs="Arial"/>
          <w:bCs/>
          <w:sz w:val="28"/>
          <w:szCs w:val="28"/>
        </w:rPr>
        <w:instrText xml:space="preserve"> TIME \@ "yyyy" </w:instrText>
      </w:r>
      <w:r w:rsidRPr="00751C35">
        <w:rPr>
          <w:rFonts w:cs="Arial"/>
          <w:bCs/>
          <w:sz w:val="28"/>
          <w:szCs w:val="28"/>
        </w:rPr>
        <w:fldChar w:fldCharType="separate"/>
      </w:r>
      <w:r w:rsidR="00B26153">
        <w:rPr>
          <w:rFonts w:cs="Arial"/>
          <w:bCs/>
          <w:noProof/>
          <w:sz w:val="28"/>
          <w:szCs w:val="28"/>
        </w:rPr>
        <w:t>2023</w:t>
      </w:r>
      <w:r w:rsidRPr="00751C35">
        <w:rPr>
          <w:rFonts w:cs="Arial"/>
          <w:bCs/>
          <w:sz w:val="28"/>
          <w:szCs w:val="28"/>
        </w:rPr>
        <w:fldChar w:fldCharType="end"/>
      </w:r>
      <w:r>
        <w:rPr>
          <w:rFonts w:cs="Arial"/>
          <w:bCs/>
          <w:sz w:val="28"/>
          <w:szCs w:val="28"/>
        </w:rPr>
        <w:t xml:space="preserve"> г.</w:t>
      </w:r>
    </w:p>
    <w:p w14:paraId="70E9EBED" w14:textId="77777777" w:rsidR="0021779F" w:rsidRPr="00751C35" w:rsidRDefault="0021779F" w:rsidP="0021779F">
      <w:pPr>
        <w:pStyle w:val="21"/>
        <w:numPr>
          <w:ilvl w:val="0"/>
          <w:numId w:val="1"/>
        </w:numPr>
        <w:spacing w:line="276" w:lineRule="auto"/>
        <w:ind w:left="357" w:hanging="357"/>
        <w:rPr>
          <w:rFonts w:ascii="Times New Roman" w:hAnsi="Times New Roman"/>
          <w:b/>
          <w:sz w:val="28"/>
          <w:szCs w:val="28"/>
        </w:rPr>
      </w:pPr>
      <w:commentRangeStart w:id="9"/>
      <w:r w:rsidRPr="00751C35">
        <w:rPr>
          <w:rFonts w:ascii="Times New Roman" w:hAnsi="Times New Roman"/>
          <w:b/>
          <w:sz w:val="28"/>
          <w:szCs w:val="28"/>
        </w:rPr>
        <w:t>Исходные данные к работе</w:t>
      </w:r>
      <w:r w:rsidRPr="00751C35">
        <w:rPr>
          <w:rFonts w:ascii="Times New Roman" w:hAnsi="Times New Roman"/>
          <w:b/>
          <w:caps/>
          <w:vanish/>
          <w:sz w:val="28"/>
          <w:szCs w:val="28"/>
          <w:vertAlign w:val="superscript"/>
        </w:rPr>
        <w:t>2</w:t>
      </w:r>
      <w:commentRangeEnd w:id="9"/>
      <w:r>
        <w:rPr>
          <w:rStyle w:val="a5"/>
          <w:rFonts w:ascii="Times New Roman" w:hAnsi="Times New Roman" w:cs="Times New Roman"/>
        </w:rPr>
        <w:commentReference w:id="9"/>
      </w:r>
    </w:p>
    <w:p w14:paraId="590CE998" w14:textId="1185B0C9" w:rsidR="0021779F" w:rsidRPr="00165178" w:rsidRDefault="00141333" w:rsidP="0021779F">
      <w:pPr>
        <w:numPr>
          <w:ilvl w:val="0"/>
          <w:numId w:val="42"/>
        </w:numPr>
        <w:tabs>
          <w:tab w:val="clear" w:pos="757"/>
          <w:tab w:val="num" w:pos="567"/>
        </w:tabs>
        <w:spacing w:line="276" w:lineRule="auto"/>
        <w:ind w:firstLine="0"/>
        <w:rPr>
          <w:sz w:val="28"/>
          <w:szCs w:val="28"/>
        </w:rPr>
      </w:pPr>
      <w:r>
        <w:rPr>
          <w:sz w:val="28"/>
        </w:rPr>
        <w:t>Фролов А.</w:t>
      </w:r>
      <w:r w:rsidRPr="00165178">
        <w:rPr>
          <w:sz w:val="28"/>
        </w:rPr>
        <w:t>В</w:t>
      </w:r>
      <w:r>
        <w:rPr>
          <w:sz w:val="28"/>
        </w:rPr>
        <w:t>.</w:t>
      </w:r>
      <w:r w:rsidRPr="00165178">
        <w:rPr>
          <w:sz w:val="28"/>
        </w:rPr>
        <w:t xml:space="preserve"> </w:t>
      </w:r>
      <w:r w:rsidR="00165178" w:rsidRPr="00165178">
        <w:rPr>
          <w:sz w:val="28"/>
        </w:rPr>
        <w:t>Создание смарт-контрактов Solidity для блокчейна Ethere</w:t>
      </w:r>
      <w:r w:rsidR="00770C3F">
        <w:rPr>
          <w:sz w:val="28"/>
        </w:rPr>
        <w:t>um. Практическое руководство</w:t>
      </w:r>
      <w:r w:rsidR="00944AB1">
        <w:rPr>
          <w:sz w:val="28"/>
        </w:rPr>
        <w:t xml:space="preserve">. </w:t>
      </w:r>
      <w:r w:rsidR="003B2359">
        <w:rPr>
          <w:sz w:val="28"/>
        </w:rPr>
        <w:t>– </w:t>
      </w:r>
      <w:r w:rsidR="00652E99">
        <w:rPr>
          <w:sz w:val="28"/>
        </w:rPr>
        <w:t xml:space="preserve">«ЛитРес: Самиздат», </w:t>
      </w:r>
      <w:r w:rsidR="00165178" w:rsidRPr="00165178">
        <w:rPr>
          <w:sz w:val="28"/>
        </w:rPr>
        <w:t>2019</w:t>
      </w:r>
      <w:r w:rsidR="0021779F" w:rsidRPr="00165178">
        <w:rPr>
          <w:sz w:val="28"/>
          <w:szCs w:val="28"/>
        </w:rPr>
        <w:t>.</w:t>
      </w:r>
    </w:p>
    <w:p w14:paraId="5F6A47DB" w14:textId="2DF74C66" w:rsidR="0021779F" w:rsidRDefault="00141333" w:rsidP="0021779F">
      <w:pPr>
        <w:numPr>
          <w:ilvl w:val="0"/>
          <w:numId w:val="42"/>
        </w:numPr>
        <w:tabs>
          <w:tab w:val="clear" w:pos="757"/>
          <w:tab w:val="num" w:pos="567"/>
        </w:tabs>
        <w:spacing w:line="276" w:lineRule="auto"/>
        <w:ind w:firstLine="0"/>
        <w:rPr>
          <w:sz w:val="28"/>
          <w:szCs w:val="28"/>
        </w:rPr>
      </w:pPr>
      <w:r>
        <w:rPr>
          <w:color w:val="000000"/>
          <w:sz w:val="28"/>
          <w:shd w:val="clear" w:color="auto" w:fill="FFFFFF"/>
        </w:rPr>
        <w:t>Прасти Н. Блокчейн</w:t>
      </w:r>
      <w:r w:rsidRPr="00165178">
        <w:rPr>
          <w:color w:val="000000"/>
          <w:sz w:val="28"/>
          <w:shd w:val="clear" w:color="auto" w:fill="FFFFFF"/>
        </w:rPr>
        <w:t>.</w:t>
      </w:r>
      <w:r>
        <w:rPr>
          <w:color w:val="000000"/>
          <w:sz w:val="28"/>
          <w:shd w:val="clear" w:color="auto" w:fill="FFFFFF"/>
        </w:rPr>
        <w:t xml:space="preserve"> Разработка приложений</w:t>
      </w:r>
      <w:r>
        <w:rPr>
          <w:sz w:val="28"/>
        </w:rPr>
        <w:t> – </w:t>
      </w:r>
      <w:r w:rsidRPr="00165178">
        <w:rPr>
          <w:sz w:val="28"/>
        </w:rPr>
        <w:t>«</w:t>
      </w:r>
      <w:r>
        <w:rPr>
          <w:sz w:val="28"/>
        </w:rPr>
        <w:t>СПб.: БВХ-Петербург», 2018</w:t>
      </w:r>
      <w:r w:rsidR="0021779F" w:rsidRPr="00165178">
        <w:rPr>
          <w:sz w:val="28"/>
          <w:szCs w:val="28"/>
        </w:rPr>
        <w:t>.</w:t>
      </w:r>
    </w:p>
    <w:p w14:paraId="6D20D569" w14:textId="773DB2AE" w:rsidR="00E9422E" w:rsidRPr="00337202" w:rsidRDefault="00E9422E" w:rsidP="00DB2D3F">
      <w:pPr>
        <w:pStyle w:val="ad"/>
        <w:numPr>
          <w:ilvl w:val="0"/>
          <w:numId w:val="42"/>
        </w:numPr>
        <w:tabs>
          <w:tab w:val="clear" w:pos="757"/>
          <w:tab w:val="num" w:pos="567"/>
          <w:tab w:val="left" w:pos="1134"/>
        </w:tabs>
        <w:spacing w:line="276" w:lineRule="auto"/>
        <w:ind w:firstLine="0"/>
        <w:rPr>
          <w:rStyle w:val="a7"/>
          <w:color w:val="auto"/>
          <w:sz w:val="28"/>
          <w:szCs w:val="28"/>
          <w:u w:val="none"/>
          <w:lang w:val="en-US"/>
        </w:rPr>
      </w:pPr>
      <w:r w:rsidRPr="00337202">
        <w:rPr>
          <w:rStyle w:val="spellingerror"/>
          <w:sz w:val="28"/>
          <w:szCs w:val="28"/>
          <w:lang w:val="en-US"/>
        </w:rPr>
        <w:t>Trubochkina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N</w:t>
      </w:r>
      <w:r w:rsidRPr="004E721A">
        <w:rPr>
          <w:rStyle w:val="normaltextrun"/>
          <w:sz w:val="28"/>
          <w:szCs w:val="28"/>
          <w:lang w:val="en-US"/>
        </w:rPr>
        <w:t xml:space="preserve">., </w:t>
      </w:r>
      <w:r w:rsidRPr="00337202">
        <w:rPr>
          <w:rStyle w:val="spellingerror"/>
          <w:sz w:val="28"/>
          <w:szCs w:val="28"/>
          <w:lang w:val="en-US"/>
        </w:rPr>
        <w:t>Poliakov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contextualspellingandgrammarerror"/>
          <w:sz w:val="28"/>
          <w:szCs w:val="28"/>
          <w:lang w:val="en-US"/>
        </w:rPr>
        <w:t>S</w:t>
      </w:r>
      <w:r w:rsidRPr="004E721A">
        <w:rPr>
          <w:rStyle w:val="contextualspellingandgrammarerror"/>
          <w:sz w:val="28"/>
          <w:szCs w:val="28"/>
          <w:lang w:val="en-US"/>
        </w:rPr>
        <w:t>.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The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Concept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Of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Electronic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spellingerror"/>
          <w:sz w:val="28"/>
          <w:szCs w:val="28"/>
          <w:lang w:val="en-US"/>
        </w:rPr>
        <w:t>Voting</w:t>
      </w:r>
      <w:r w:rsidRPr="00337202">
        <w:rPr>
          <w:rStyle w:val="normaltextrun"/>
          <w:sz w:val="28"/>
          <w:szCs w:val="28"/>
          <w:lang w:val="en-US"/>
        </w:rPr>
        <w:t xml:space="preserve"> Based On </w:t>
      </w:r>
      <w:r w:rsidRPr="00337202">
        <w:rPr>
          <w:rStyle w:val="spellingerror"/>
          <w:sz w:val="28"/>
          <w:szCs w:val="28"/>
          <w:lang w:val="en-US"/>
        </w:rPr>
        <w:t>Blockchain</w:t>
      </w:r>
      <w:r w:rsidR="004E721A">
        <w:rPr>
          <w:rStyle w:val="normaltextrun"/>
          <w:sz w:val="28"/>
          <w:szCs w:val="28"/>
          <w:lang w:val="en-US"/>
        </w:rPr>
        <w:t xml:space="preserve"> // </w:t>
      </w:r>
      <w:r w:rsidRPr="00DD170A">
        <w:rPr>
          <w:rStyle w:val="normaltextrun"/>
          <w:iCs/>
          <w:sz w:val="28"/>
          <w:szCs w:val="28"/>
          <w:lang w:val="en-US"/>
        </w:rPr>
        <w:t>INFORMACIONNYE TEHNOLOGII</w:t>
      </w:r>
      <w:r w:rsidRPr="00337202">
        <w:rPr>
          <w:rStyle w:val="normaltextrun"/>
          <w:sz w:val="28"/>
          <w:szCs w:val="28"/>
          <w:lang w:val="en-US"/>
        </w:rPr>
        <w:t>,</w:t>
      </w:r>
      <w:r w:rsidR="00E65A21" w:rsidRPr="00E22274">
        <w:rPr>
          <w:rStyle w:val="normaltextrun"/>
          <w:sz w:val="28"/>
          <w:szCs w:val="28"/>
          <w:lang w:val="en-US"/>
        </w:rPr>
        <w:t xml:space="preserve"> 2019,</w:t>
      </w:r>
      <w:r w:rsidRPr="00337202">
        <w:rPr>
          <w:rStyle w:val="normaltextrun"/>
          <w:sz w:val="28"/>
          <w:szCs w:val="28"/>
          <w:lang w:val="en-US"/>
        </w:rPr>
        <w:t xml:space="preserve"> </w:t>
      </w:r>
      <w:r w:rsidRPr="001071A4">
        <w:rPr>
          <w:rStyle w:val="normaltextrun"/>
          <w:iCs/>
          <w:sz w:val="28"/>
          <w:szCs w:val="28"/>
          <w:lang w:val="en-US"/>
        </w:rPr>
        <w:t>25</w:t>
      </w:r>
      <w:r>
        <w:rPr>
          <w:rStyle w:val="normaltextrun"/>
          <w:sz w:val="28"/>
          <w:szCs w:val="28"/>
          <w:lang w:val="en-US"/>
        </w:rPr>
        <w:t xml:space="preserve">(2), 75–85. </w:t>
      </w:r>
      <w:hyperlink r:id="rId10" w:history="1">
        <w:r>
          <w:rPr>
            <w:rStyle w:val="a7"/>
            <w:color w:val="auto"/>
            <w:sz w:val="28"/>
            <w:szCs w:val="28"/>
            <w:u w:val="none"/>
            <w:lang w:val="en-US"/>
          </w:rPr>
          <w:t xml:space="preserve">DOI: </w:t>
        </w:r>
        <w:r w:rsidRPr="00337202">
          <w:rPr>
            <w:rStyle w:val="a7"/>
            <w:color w:val="auto"/>
            <w:sz w:val="28"/>
            <w:szCs w:val="28"/>
            <w:u w:val="none"/>
            <w:lang w:val="en-US"/>
          </w:rPr>
          <w:t>10.17587/it.25.75-85</w:t>
        </w:r>
      </w:hyperlink>
      <w:r w:rsidRPr="0078371C">
        <w:rPr>
          <w:rStyle w:val="a7"/>
          <w:color w:val="auto"/>
          <w:sz w:val="28"/>
          <w:szCs w:val="28"/>
          <w:u w:val="none"/>
          <w:lang w:val="en-US"/>
        </w:rPr>
        <w:t>.</w:t>
      </w:r>
    </w:p>
    <w:p w14:paraId="6F93D329" w14:textId="6013F7A4" w:rsidR="002957B3" w:rsidRPr="002957B3" w:rsidRDefault="00E9422E" w:rsidP="00DB2D3F">
      <w:pPr>
        <w:numPr>
          <w:ilvl w:val="0"/>
          <w:numId w:val="42"/>
        </w:numPr>
        <w:tabs>
          <w:tab w:val="clear" w:pos="757"/>
          <w:tab w:val="num" w:pos="567"/>
        </w:tabs>
        <w:spacing w:line="276" w:lineRule="auto"/>
        <w:rPr>
          <w:sz w:val="28"/>
          <w:szCs w:val="28"/>
        </w:rPr>
      </w:pPr>
      <w:r>
        <w:rPr>
          <w:sz w:val="28"/>
          <w:szCs w:val="28"/>
          <w:lang w:val="en-US"/>
        </w:rPr>
        <w:t>Metamask</w:t>
      </w:r>
      <w:r w:rsidRPr="00E9422E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io</w:t>
      </w:r>
      <w:r w:rsidR="00DB2D3F">
        <w:rPr>
          <w:sz w:val="28"/>
          <w:szCs w:val="28"/>
        </w:rPr>
        <w:t>.</w:t>
      </w:r>
      <w:r w:rsidRPr="00E9422E">
        <w:rPr>
          <w:sz w:val="28"/>
          <w:szCs w:val="28"/>
        </w:rPr>
        <w:t xml:space="preserve"> [</w:t>
      </w:r>
      <w:r>
        <w:rPr>
          <w:sz w:val="28"/>
          <w:szCs w:val="28"/>
        </w:rPr>
        <w:t>Электронный ресурс</w:t>
      </w:r>
      <w:r w:rsidR="00DB2D3F">
        <w:rPr>
          <w:sz w:val="28"/>
          <w:szCs w:val="28"/>
        </w:rPr>
        <w:t>]</w:t>
      </w:r>
      <w:r w:rsidRPr="00E9422E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URL</w:t>
      </w:r>
      <w:r w:rsidRPr="00E9422E">
        <w:rPr>
          <w:sz w:val="28"/>
          <w:szCs w:val="28"/>
        </w:rPr>
        <w:t>: https://metamask.io/ (</w:t>
      </w:r>
      <w:r>
        <w:rPr>
          <w:sz w:val="28"/>
          <w:szCs w:val="28"/>
        </w:rPr>
        <w:t>дата обращения 11.02.2023 г.</w:t>
      </w:r>
      <w:r w:rsidRPr="00E9422E">
        <w:rPr>
          <w:sz w:val="28"/>
          <w:szCs w:val="28"/>
        </w:rPr>
        <w:t>).</w:t>
      </w:r>
    </w:p>
    <w:p w14:paraId="1CC98F08" w14:textId="77777777" w:rsidR="0021779F" w:rsidRPr="00751C35" w:rsidRDefault="0021779F" w:rsidP="0021779F">
      <w:pPr>
        <w:pStyle w:val="21"/>
        <w:keepNext/>
        <w:numPr>
          <w:ilvl w:val="0"/>
          <w:numId w:val="1"/>
        </w:numPr>
        <w:spacing w:line="276" w:lineRule="auto"/>
        <w:ind w:left="357" w:hanging="357"/>
        <w:rPr>
          <w:rFonts w:ascii="Times New Roman" w:hAnsi="Times New Roman"/>
          <w:b/>
          <w:sz w:val="28"/>
          <w:szCs w:val="28"/>
        </w:rPr>
      </w:pPr>
      <w:r w:rsidRPr="00751C35">
        <w:rPr>
          <w:rFonts w:ascii="Times New Roman" w:hAnsi="Times New Roman"/>
          <w:b/>
          <w:sz w:val="28"/>
          <w:szCs w:val="28"/>
        </w:rPr>
        <w:t>Перечень подлежащих разработке вопросов</w:t>
      </w:r>
    </w:p>
    <w:p w14:paraId="7B80D6C2" w14:textId="5A8C7690" w:rsidR="0021779F" w:rsidRDefault="00165178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color w:val="000000" w:themeColor="text1"/>
          <w:sz w:val="28"/>
        </w:rPr>
        <w:t>Выполнить обзор литературы и существующих аналогов</w:t>
      </w:r>
      <w:r w:rsidR="0021779F" w:rsidRPr="00165178">
        <w:rPr>
          <w:sz w:val="28"/>
          <w:szCs w:val="28"/>
        </w:rPr>
        <w:t>.</w:t>
      </w:r>
    </w:p>
    <w:p w14:paraId="29C17E4E" w14:textId="7271B2BE" w:rsidR="00B23276" w:rsidRPr="00165178" w:rsidRDefault="00E9422E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sz w:val="28"/>
        </w:rPr>
        <w:t>Спроектировать смарт-контракт</w:t>
      </w:r>
      <w:r>
        <w:rPr>
          <w:sz w:val="28"/>
        </w:rPr>
        <w:t xml:space="preserve"> для электронного голосования</w:t>
      </w:r>
      <w:r w:rsidR="00BD7D0F" w:rsidRPr="00BD7D0F">
        <w:rPr>
          <w:sz w:val="28"/>
        </w:rPr>
        <w:t xml:space="preserve"> </w:t>
      </w:r>
      <w:r w:rsidR="00BD7D0F">
        <w:rPr>
          <w:sz w:val="28"/>
        </w:rPr>
        <w:t>на основе технологии блокчейн</w:t>
      </w:r>
      <w:r>
        <w:rPr>
          <w:sz w:val="28"/>
        </w:rPr>
        <w:t>.</w:t>
      </w:r>
    </w:p>
    <w:p w14:paraId="18BBBACD" w14:textId="5840F6A8" w:rsidR="0021779F" w:rsidRPr="00165178" w:rsidRDefault="00E9422E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>
        <w:rPr>
          <w:sz w:val="28"/>
        </w:rPr>
        <w:t>Спроектировать</w:t>
      </w:r>
      <w:r w:rsidR="00165178" w:rsidRPr="00165178">
        <w:rPr>
          <w:sz w:val="28"/>
        </w:rPr>
        <w:t xml:space="preserve"> веб-приложение для электронного голосования</w:t>
      </w:r>
      <w:r w:rsidR="00BD7D0F">
        <w:rPr>
          <w:sz w:val="28"/>
        </w:rPr>
        <w:t xml:space="preserve"> на основе технологии блокчейн</w:t>
      </w:r>
      <w:r w:rsidR="0021779F" w:rsidRPr="00165178">
        <w:rPr>
          <w:sz w:val="28"/>
          <w:szCs w:val="28"/>
        </w:rPr>
        <w:t>.</w:t>
      </w:r>
    </w:p>
    <w:p w14:paraId="35DF02A9" w14:textId="3FA5263E" w:rsidR="00165178" w:rsidRPr="00165178" w:rsidRDefault="00165178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sz w:val="28"/>
        </w:rPr>
        <w:lastRenderedPageBreak/>
        <w:t>Реализовать смарт-контракт и веб-приложение.</w:t>
      </w:r>
    </w:p>
    <w:p w14:paraId="5857E97C" w14:textId="0EE7FD81" w:rsidR="00165178" w:rsidRPr="00165178" w:rsidRDefault="00165178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color w:val="000000" w:themeColor="text1"/>
          <w:sz w:val="28"/>
        </w:rPr>
        <w:t>Провести тестирование работы приложения.</w:t>
      </w:r>
    </w:p>
    <w:p w14:paraId="74FA1AB8" w14:textId="64A02EEC" w:rsidR="0021779F" w:rsidRPr="00751C35" w:rsidRDefault="0021779F" w:rsidP="0021779F">
      <w:pPr>
        <w:pStyle w:val="21"/>
        <w:keepNext/>
        <w:numPr>
          <w:ilvl w:val="0"/>
          <w:numId w:val="1"/>
        </w:numPr>
        <w:spacing w:line="276" w:lineRule="auto"/>
        <w:ind w:left="357" w:hanging="357"/>
        <w:rPr>
          <w:rFonts w:ascii="Times New Roman" w:hAnsi="Times New Roman"/>
          <w:b/>
          <w:sz w:val="28"/>
          <w:szCs w:val="28"/>
        </w:rPr>
      </w:pPr>
      <w:r w:rsidRPr="00751C35">
        <w:rPr>
          <w:rFonts w:ascii="Times New Roman" w:hAnsi="Times New Roman"/>
          <w:b/>
          <w:sz w:val="28"/>
          <w:szCs w:val="28"/>
        </w:rPr>
        <w:t xml:space="preserve">Дата выдачи задания: </w:t>
      </w:r>
      <w:r w:rsidR="008331A9">
        <w:rPr>
          <w:rFonts w:ascii="Times New Roman" w:hAnsi="Times New Roman"/>
          <w:bCs/>
          <w:sz w:val="28"/>
          <w:szCs w:val="28"/>
        </w:rPr>
        <w:t>0</w:t>
      </w:r>
      <w:r w:rsidR="008331A9">
        <w:rPr>
          <w:rFonts w:ascii="Times New Roman" w:hAnsi="Times New Roman"/>
          <w:bCs/>
          <w:sz w:val="28"/>
          <w:szCs w:val="28"/>
          <w:lang w:val="en-US"/>
        </w:rPr>
        <w:t>6</w:t>
      </w:r>
      <w:r w:rsidRPr="00751C35">
        <w:rPr>
          <w:rFonts w:ascii="Times New Roman" w:hAnsi="Times New Roman"/>
          <w:bCs/>
          <w:sz w:val="28"/>
          <w:szCs w:val="28"/>
        </w:rPr>
        <w:t>.02.</w:t>
      </w:r>
      <w:r w:rsidRPr="00751C35">
        <w:rPr>
          <w:rFonts w:ascii="Times New Roman" w:hAnsi="Times New Roman"/>
          <w:bCs/>
          <w:sz w:val="28"/>
          <w:szCs w:val="28"/>
        </w:rPr>
        <w:fldChar w:fldCharType="begin"/>
      </w:r>
      <w:r w:rsidRPr="00751C35">
        <w:rPr>
          <w:rFonts w:ascii="Times New Roman" w:hAnsi="Times New Roman"/>
          <w:bCs/>
          <w:sz w:val="28"/>
          <w:szCs w:val="28"/>
        </w:rPr>
        <w:instrText xml:space="preserve"> TIME \@ "yyyy" </w:instrText>
      </w:r>
      <w:r w:rsidRPr="00751C35">
        <w:rPr>
          <w:rFonts w:ascii="Times New Roman" w:hAnsi="Times New Roman"/>
          <w:bCs/>
          <w:sz w:val="28"/>
          <w:szCs w:val="28"/>
        </w:rPr>
        <w:fldChar w:fldCharType="separate"/>
      </w:r>
      <w:r w:rsidR="00B26153">
        <w:rPr>
          <w:rFonts w:ascii="Times New Roman" w:hAnsi="Times New Roman"/>
          <w:bCs/>
          <w:noProof/>
          <w:sz w:val="28"/>
          <w:szCs w:val="28"/>
        </w:rPr>
        <w:t>2023</w:t>
      </w:r>
      <w:r w:rsidRPr="00751C35">
        <w:rPr>
          <w:rFonts w:ascii="Times New Roman" w:hAnsi="Times New Roman"/>
          <w:bCs/>
          <w:sz w:val="28"/>
          <w:szCs w:val="28"/>
        </w:rPr>
        <w:fldChar w:fldCharType="end"/>
      </w:r>
      <w:r>
        <w:rPr>
          <w:rFonts w:ascii="Times New Roman" w:hAnsi="Times New Roman"/>
          <w:bCs/>
          <w:sz w:val="28"/>
          <w:szCs w:val="28"/>
        </w:rPr>
        <w:t xml:space="preserve"> г</w:t>
      </w:r>
      <w:r w:rsidRPr="00751C35">
        <w:rPr>
          <w:rFonts w:ascii="Times New Roman" w:hAnsi="Times New Roman"/>
          <w:bCs/>
          <w:sz w:val="28"/>
          <w:szCs w:val="28"/>
        </w:rPr>
        <w:t>.</w:t>
      </w:r>
    </w:p>
    <w:p w14:paraId="39DFF34A" w14:textId="77777777" w:rsidR="0021779F" w:rsidRPr="00751C35" w:rsidRDefault="0021779F" w:rsidP="0021779F">
      <w:pPr>
        <w:pStyle w:val="21"/>
        <w:keepNext/>
        <w:spacing w:line="240" w:lineRule="auto"/>
        <w:rPr>
          <w:rFonts w:ascii="Times New Roman" w:hAnsi="Times New Roman"/>
          <w:bCs/>
          <w:sz w:val="28"/>
          <w:szCs w:val="28"/>
        </w:rPr>
      </w:pPr>
    </w:p>
    <w:p w14:paraId="5F852DD4" w14:textId="77777777" w:rsidR="0021779F" w:rsidRPr="00751C35" w:rsidRDefault="0021779F" w:rsidP="0021779F">
      <w:pPr>
        <w:pStyle w:val="21"/>
        <w:keepNext/>
        <w:spacing w:line="276" w:lineRule="auto"/>
        <w:rPr>
          <w:rFonts w:ascii="Times New Roman" w:hAnsi="Times New Roman"/>
          <w:bCs/>
          <w:sz w:val="28"/>
          <w:szCs w:val="28"/>
        </w:rPr>
      </w:pPr>
    </w:p>
    <w:p w14:paraId="133C16F4" w14:textId="77777777" w:rsidR="0021779F" w:rsidRPr="00751C35" w:rsidRDefault="0021779F" w:rsidP="0021779F">
      <w:pPr>
        <w:keepNext/>
        <w:rPr>
          <w:sz w:val="28"/>
          <w:szCs w:val="28"/>
        </w:rPr>
      </w:pPr>
      <w:r w:rsidRPr="00751C35">
        <w:rPr>
          <w:b/>
          <w:sz w:val="28"/>
          <w:szCs w:val="28"/>
        </w:rPr>
        <w:t>Научный руководитель</w:t>
      </w:r>
      <w:r>
        <w:rPr>
          <w:b/>
          <w:sz w:val="28"/>
          <w:szCs w:val="28"/>
        </w:rPr>
        <w:t>,</w:t>
      </w:r>
    </w:p>
    <w:p w14:paraId="03494890" w14:textId="047F9DF5" w:rsidR="0021779F" w:rsidRPr="00751C35" w:rsidRDefault="00165178" w:rsidP="0021779F">
      <w:pPr>
        <w:pStyle w:val="21"/>
        <w:keepNext/>
        <w:tabs>
          <w:tab w:val="left" w:pos="6804"/>
        </w:tabs>
        <w:spacing w:line="240" w:lineRule="auto"/>
        <w:rPr>
          <w:rFonts w:ascii="Times New Roman" w:hAnsi="Times New Roman"/>
          <w:sz w:val="28"/>
          <w:szCs w:val="28"/>
        </w:rPr>
      </w:pPr>
      <w:r w:rsidRPr="00165178">
        <w:rPr>
          <w:rFonts w:ascii="Times New Roman" w:hAnsi="Times New Roman"/>
          <w:bCs/>
          <w:sz w:val="28"/>
          <w:szCs w:val="28"/>
        </w:rPr>
        <w:t>доцент кафедры СП, к.ф.-м.н.</w:t>
      </w:r>
      <w:r w:rsidR="0021779F" w:rsidRPr="00165178">
        <w:rPr>
          <w:rFonts w:ascii="Times New Roman" w:hAnsi="Times New Roman"/>
          <w:sz w:val="28"/>
          <w:szCs w:val="28"/>
        </w:rPr>
        <w:tab/>
      </w:r>
      <w:r w:rsidRPr="00165178">
        <w:rPr>
          <w:rFonts w:ascii="Times New Roman" w:hAnsi="Times New Roman"/>
          <w:sz w:val="28"/>
          <w:szCs w:val="28"/>
        </w:rPr>
        <w:t>Г.И</w:t>
      </w:r>
      <w:r w:rsidR="0021779F" w:rsidRPr="00165178">
        <w:rPr>
          <w:rFonts w:ascii="Times New Roman" w:hAnsi="Times New Roman"/>
          <w:sz w:val="28"/>
          <w:szCs w:val="28"/>
        </w:rPr>
        <w:t xml:space="preserve">. </w:t>
      </w:r>
      <w:r w:rsidRPr="00165178">
        <w:rPr>
          <w:rFonts w:ascii="Times New Roman" w:hAnsi="Times New Roman"/>
          <w:sz w:val="28"/>
          <w:szCs w:val="28"/>
        </w:rPr>
        <w:t>Радченко</w:t>
      </w:r>
    </w:p>
    <w:p w14:paraId="2D717F73" w14:textId="2B3EC9B6" w:rsidR="0021779F" w:rsidRPr="00751C35" w:rsidRDefault="0021779F" w:rsidP="0021779F">
      <w:pPr>
        <w:keepNext/>
        <w:tabs>
          <w:tab w:val="left" w:pos="6804"/>
        </w:tabs>
        <w:spacing w:before="240" w:line="276" w:lineRule="auto"/>
        <w:rPr>
          <w:rFonts w:cs="Arial"/>
          <w:sz w:val="28"/>
          <w:szCs w:val="28"/>
        </w:rPr>
      </w:pPr>
      <w:r w:rsidRPr="00165178">
        <w:rPr>
          <w:b/>
          <w:sz w:val="28"/>
          <w:szCs w:val="28"/>
        </w:rPr>
        <w:t>Задание принял к исполнению</w:t>
      </w:r>
      <w:r w:rsidRPr="00165178">
        <w:rPr>
          <w:b/>
          <w:sz w:val="28"/>
          <w:szCs w:val="28"/>
        </w:rPr>
        <w:tab/>
      </w:r>
      <w:r w:rsidR="00165178" w:rsidRPr="00165178">
        <w:rPr>
          <w:sz w:val="28"/>
          <w:szCs w:val="28"/>
        </w:rPr>
        <w:t>В.О</w:t>
      </w:r>
      <w:r w:rsidRPr="00165178">
        <w:rPr>
          <w:sz w:val="28"/>
          <w:szCs w:val="28"/>
        </w:rPr>
        <w:t xml:space="preserve">. </w:t>
      </w:r>
      <w:r w:rsidR="00165178" w:rsidRPr="00165178">
        <w:rPr>
          <w:sz w:val="28"/>
          <w:szCs w:val="28"/>
        </w:rPr>
        <w:t>Богатырева</w:t>
      </w:r>
    </w:p>
    <w:p w14:paraId="52CB9E6A" w14:textId="77777777" w:rsidR="00907DE1" w:rsidRPr="00A70929" w:rsidRDefault="00907DE1" w:rsidP="0021779F">
      <w:pPr>
        <w:rPr>
          <w:sz w:val="28"/>
          <w:szCs w:val="24"/>
        </w:rPr>
        <w:sectPr w:rsidR="00907DE1" w:rsidRPr="00A70929" w:rsidSect="00C91987">
          <w:footerReference w:type="default" r:id="rId11"/>
          <w:pgSz w:w="11906" w:h="16838" w:code="9"/>
          <w:pgMar w:top="1134" w:right="851" w:bottom="1134" w:left="1701" w:header="709" w:footer="709" w:gutter="0"/>
          <w:cols w:space="708"/>
          <w:docGrid w:linePitch="360"/>
        </w:sectPr>
      </w:pPr>
    </w:p>
    <w:bookmarkEnd w:id="4" w:displacedByCustomXml="next"/>
    <w:bookmarkEnd w:id="3" w:displacedByCustomXml="next"/>
    <w:bookmarkEnd w:id="2" w:displacedByCustomXml="next"/>
    <w:bookmarkEnd w:id="1" w:displacedByCustomXml="next"/>
    <w:bookmarkEnd w:id="0" w:displacedByCustomXml="next"/>
    <w:sdt>
      <w:sdtPr>
        <w:rPr>
          <w:rFonts w:ascii="Times New Roman" w:eastAsia="Times New Roman" w:hAnsi="Times New Roman" w:cs="Times New Roman"/>
          <w:b w:val="0"/>
          <w:bCs w:val="0"/>
          <w:color w:val="auto"/>
          <w:sz w:val="20"/>
          <w:szCs w:val="20"/>
          <w:highlight w:val="yellow"/>
          <w:lang w:val="ru-RU" w:eastAsia="ru-RU"/>
        </w:rPr>
        <w:id w:val="1666077329"/>
        <w:docPartObj>
          <w:docPartGallery w:val="Table of Contents"/>
          <w:docPartUnique/>
        </w:docPartObj>
      </w:sdtPr>
      <w:sdtEndPr>
        <w:rPr>
          <w:rFonts w:eastAsiaTheme="minorEastAsia"/>
          <w:sz w:val="28"/>
          <w:highlight w:val="none"/>
        </w:rPr>
      </w:sdtEndPr>
      <w:sdtContent>
        <w:p w14:paraId="6A40ADFB" w14:textId="77777777" w:rsidR="008F0CC9" w:rsidRPr="008F0CC9" w:rsidRDefault="008F0CC9" w:rsidP="00B67524">
          <w:pPr>
            <w:pStyle w:val="af"/>
            <w:spacing w:line="360" w:lineRule="auto"/>
            <w:rPr>
              <w:rFonts w:ascii="Times New Roman" w:hAnsi="Times New Roman" w:cs="Times New Roman"/>
              <w:lang w:val="ru-RU"/>
            </w:rPr>
          </w:pPr>
          <w:r w:rsidRPr="00F862F9">
            <w:rPr>
              <w:rFonts w:ascii="Times New Roman" w:hAnsi="Times New Roman" w:cs="Times New Roman"/>
              <w:color w:val="000000" w:themeColor="text1"/>
              <w:lang w:val="ru-RU"/>
            </w:rPr>
            <w:t>ОГЛАВЛЕНИЕ</w:t>
          </w:r>
        </w:p>
        <w:p w14:paraId="6F61782C" w14:textId="77777777" w:rsidR="00B26153" w:rsidRDefault="00175B34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r w:rsidRPr="002B1CC0">
            <w:rPr>
              <w:szCs w:val="28"/>
            </w:rPr>
            <w:fldChar w:fldCharType="begin"/>
          </w:r>
          <w:r w:rsidR="005772C1" w:rsidRPr="002B1CC0">
            <w:rPr>
              <w:szCs w:val="28"/>
            </w:rPr>
            <w:instrText xml:space="preserve"> TOC \o "1-3" \h \z \u </w:instrText>
          </w:r>
          <w:r w:rsidRPr="002B1CC0">
            <w:rPr>
              <w:szCs w:val="28"/>
            </w:rPr>
            <w:fldChar w:fldCharType="separate"/>
          </w:r>
          <w:hyperlink w:anchor="_Toc127490738" w:history="1">
            <w:r w:rsidR="00B26153" w:rsidRPr="005561ED">
              <w:rPr>
                <w:rStyle w:val="a7"/>
                <w:noProof/>
              </w:rPr>
              <w:t>ВВЕДЕНИЕ</w:t>
            </w:r>
            <w:r w:rsidR="00B26153">
              <w:rPr>
                <w:noProof/>
                <w:webHidden/>
              </w:rPr>
              <w:tab/>
            </w:r>
            <w:r w:rsidR="00B26153">
              <w:rPr>
                <w:noProof/>
                <w:webHidden/>
              </w:rPr>
              <w:fldChar w:fldCharType="begin"/>
            </w:r>
            <w:r w:rsidR="00B26153">
              <w:rPr>
                <w:noProof/>
                <w:webHidden/>
              </w:rPr>
              <w:instrText xml:space="preserve"> PAGEREF _Toc127490738 \h </w:instrText>
            </w:r>
            <w:r w:rsidR="00B26153">
              <w:rPr>
                <w:noProof/>
                <w:webHidden/>
              </w:rPr>
            </w:r>
            <w:r w:rsidR="00B26153">
              <w:rPr>
                <w:noProof/>
                <w:webHidden/>
              </w:rPr>
              <w:fldChar w:fldCharType="separate"/>
            </w:r>
            <w:r w:rsidR="00B26153">
              <w:rPr>
                <w:noProof/>
                <w:webHidden/>
              </w:rPr>
              <w:t>5</w:t>
            </w:r>
            <w:r w:rsidR="00B26153">
              <w:rPr>
                <w:noProof/>
                <w:webHidden/>
              </w:rPr>
              <w:fldChar w:fldCharType="end"/>
            </w:r>
          </w:hyperlink>
        </w:p>
        <w:p w14:paraId="094C28C6" w14:textId="77777777" w:rsidR="00B26153" w:rsidRDefault="00B26153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39" w:history="1">
            <w:r w:rsidRPr="005561ED">
              <w:rPr>
                <w:rStyle w:val="a7"/>
                <w:noProof/>
              </w:rPr>
              <w:t>1. АНАЛИЗ ПРЕДМЕТНОЙ ОБЛАСТ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C4DFEA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40" w:history="1">
            <w:r w:rsidRPr="005561ED">
              <w:rPr>
                <w:rStyle w:val="a7"/>
                <w:noProof/>
              </w:rPr>
              <w:t>1.1. Предметная область проект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CEDF63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41" w:history="1">
            <w:r w:rsidRPr="005561ED">
              <w:rPr>
                <w:rStyle w:val="a7"/>
                <w:noProof/>
              </w:rPr>
              <w:t>1.2. Подходы к реализации методов голосования с использованием блокчейн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5CA877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42" w:history="1">
            <w:r w:rsidRPr="005561ED">
              <w:rPr>
                <w:rStyle w:val="a7"/>
                <w:noProof/>
              </w:rPr>
              <w:t>1.3. Анализ аналогичных проек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B7AC5A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43" w:history="1">
            <w:r w:rsidRPr="005561ED">
              <w:rPr>
                <w:rStyle w:val="a7"/>
                <w:noProof/>
              </w:rPr>
              <w:t>1.4. Краткий обзор технологий для разработки веб-приложен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5BF1B4" w14:textId="77777777" w:rsidR="00B26153" w:rsidRDefault="00B26153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44" w:history="1">
            <w:r w:rsidRPr="005561ED">
              <w:rPr>
                <w:rStyle w:val="a7"/>
                <w:noProof/>
              </w:rPr>
              <w:t>2. 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546DB8" w14:textId="77777777" w:rsidR="00B26153" w:rsidRPr="00B26153" w:rsidRDefault="00B26153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490745" w:history="1">
            <w:r w:rsidRPr="00B26153">
              <w:rPr>
                <w:rStyle w:val="a7"/>
                <w:b w:val="0"/>
              </w:rPr>
              <w:t>2.1. Блокчейн</w:t>
            </w:r>
            <w:r w:rsidRPr="00B26153">
              <w:rPr>
                <w:b w:val="0"/>
                <w:webHidden/>
              </w:rPr>
              <w:tab/>
            </w:r>
            <w:r w:rsidRPr="00B26153">
              <w:rPr>
                <w:b w:val="0"/>
                <w:webHidden/>
              </w:rPr>
              <w:fldChar w:fldCharType="begin"/>
            </w:r>
            <w:r w:rsidRPr="00B26153">
              <w:rPr>
                <w:b w:val="0"/>
                <w:webHidden/>
              </w:rPr>
              <w:instrText xml:space="preserve"> PAGEREF _Toc127490745 \h </w:instrText>
            </w:r>
            <w:r w:rsidRPr="00B26153">
              <w:rPr>
                <w:b w:val="0"/>
                <w:webHidden/>
              </w:rPr>
            </w:r>
            <w:r w:rsidRPr="00B26153">
              <w:rPr>
                <w:b w:val="0"/>
                <w:webHidden/>
              </w:rPr>
              <w:fldChar w:fldCharType="separate"/>
            </w:r>
            <w:r w:rsidRPr="00B26153">
              <w:rPr>
                <w:b w:val="0"/>
                <w:webHidden/>
              </w:rPr>
              <w:t>15</w:t>
            </w:r>
            <w:r w:rsidRPr="00B26153">
              <w:rPr>
                <w:b w:val="0"/>
                <w:webHidden/>
              </w:rPr>
              <w:fldChar w:fldCharType="end"/>
            </w:r>
          </w:hyperlink>
        </w:p>
        <w:p w14:paraId="6101F1D3" w14:textId="77777777" w:rsidR="00B26153" w:rsidRPr="00B26153" w:rsidRDefault="00B26153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490746" w:history="1">
            <w:r w:rsidRPr="00B26153">
              <w:rPr>
                <w:rStyle w:val="a7"/>
                <w:b w:val="0"/>
              </w:rPr>
              <w:t xml:space="preserve">2.2. Блокчейн </w:t>
            </w:r>
            <w:r w:rsidRPr="00B26153">
              <w:rPr>
                <w:rStyle w:val="a7"/>
                <w:b w:val="0"/>
                <w:lang w:val="en-GB"/>
              </w:rPr>
              <w:t>Ethereum</w:t>
            </w:r>
            <w:r w:rsidRPr="00B26153">
              <w:rPr>
                <w:b w:val="0"/>
                <w:webHidden/>
              </w:rPr>
              <w:tab/>
            </w:r>
            <w:r w:rsidRPr="00B26153">
              <w:rPr>
                <w:b w:val="0"/>
                <w:webHidden/>
              </w:rPr>
              <w:fldChar w:fldCharType="begin"/>
            </w:r>
            <w:r w:rsidRPr="00B26153">
              <w:rPr>
                <w:b w:val="0"/>
                <w:webHidden/>
              </w:rPr>
              <w:instrText xml:space="preserve"> PAGEREF _Toc127490746 \h </w:instrText>
            </w:r>
            <w:r w:rsidRPr="00B26153">
              <w:rPr>
                <w:b w:val="0"/>
                <w:webHidden/>
              </w:rPr>
            </w:r>
            <w:r w:rsidRPr="00B26153">
              <w:rPr>
                <w:b w:val="0"/>
                <w:webHidden/>
              </w:rPr>
              <w:fldChar w:fldCharType="separate"/>
            </w:r>
            <w:r w:rsidRPr="00B26153">
              <w:rPr>
                <w:b w:val="0"/>
                <w:webHidden/>
              </w:rPr>
              <w:t>15</w:t>
            </w:r>
            <w:r w:rsidRPr="00B26153">
              <w:rPr>
                <w:b w:val="0"/>
                <w:webHidden/>
              </w:rPr>
              <w:fldChar w:fldCharType="end"/>
            </w:r>
          </w:hyperlink>
        </w:p>
        <w:p w14:paraId="22A71E85" w14:textId="77777777" w:rsidR="00B26153" w:rsidRPr="00B26153" w:rsidRDefault="00B26153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490747" w:history="1">
            <w:r w:rsidRPr="00B26153">
              <w:rPr>
                <w:rStyle w:val="a7"/>
                <w:b w:val="0"/>
              </w:rPr>
              <w:t>2.3. Смарт-контракт</w:t>
            </w:r>
            <w:r w:rsidRPr="00B26153">
              <w:rPr>
                <w:b w:val="0"/>
                <w:webHidden/>
              </w:rPr>
              <w:tab/>
            </w:r>
            <w:r w:rsidRPr="00B26153">
              <w:rPr>
                <w:b w:val="0"/>
                <w:webHidden/>
              </w:rPr>
              <w:fldChar w:fldCharType="begin"/>
            </w:r>
            <w:r w:rsidRPr="00B26153">
              <w:rPr>
                <w:b w:val="0"/>
                <w:webHidden/>
              </w:rPr>
              <w:instrText xml:space="preserve"> PAGEREF _Toc127490747 \h </w:instrText>
            </w:r>
            <w:r w:rsidRPr="00B26153">
              <w:rPr>
                <w:b w:val="0"/>
                <w:webHidden/>
              </w:rPr>
            </w:r>
            <w:r w:rsidRPr="00B26153">
              <w:rPr>
                <w:b w:val="0"/>
                <w:webHidden/>
              </w:rPr>
              <w:fldChar w:fldCharType="separate"/>
            </w:r>
            <w:r w:rsidRPr="00B26153">
              <w:rPr>
                <w:b w:val="0"/>
                <w:webHidden/>
              </w:rPr>
              <w:t>16</w:t>
            </w:r>
            <w:r w:rsidRPr="00B26153">
              <w:rPr>
                <w:b w:val="0"/>
                <w:webHidden/>
              </w:rPr>
              <w:fldChar w:fldCharType="end"/>
            </w:r>
          </w:hyperlink>
        </w:p>
        <w:p w14:paraId="004A9941" w14:textId="77777777" w:rsidR="00B26153" w:rsidRPr="00B26153" w:rsidRDefault="00B26153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490748" w:history="1">
            <w:r w:rsidRPr="00B26153">
              <w:rPr>
                <w:rStyle w:val="a7"/>
                <w:b w:val="0"/>
              </w:rPr>
              <w:t xml:space="preserve">2.4. </w:t>
            </w:r>
            <w:r w:rsidRPr="00B26153">
              <w:rPr>
                <w:rStyle w:val="a7"/>
                <w:b w:val="0"/>
                <w:lang w:val="en-US"/>
              </w:rPr>
              <w:t>DApp</w:t>
            </w:r>
            <w:r w:rsidRPr="00B26153">
              <w:rPr>
                <w:b w:val="0"/>
                <w:webHidden/>
              </w:rPr>
              <w:tab/>
            </w:r>
            <w:r w:rsidRPr="00B26153">
              <w:rPr>
                <w:b w:val="0"/>
                <w:webHidden/>
              </w:rPr>
              <w:fldChar w:fldCharType="begin"/>
            </w:r>
            <w:r w:rsidRPr="00B26153">
              <w:rPr>
                <w:b w:val="0"/>
                <w:webHidden/>
              </w:rPr>
              <w:instrText xml:space="preserve"> PAGEREF _Toc127490748 \h </w:instrText>
            </w:r>
            <w:r w:rsidRPr="00B26153">
              <w:rPr>
                <w:b w:val="0"/>
                <w:webHidden/>
              </w:rPr>
            </w:r>
            <w:r w:rsidRPr="00B26153">
              <w:rPr>
                <w:b w:val="0"/>
                <w:webHidden/>
              </w:rPr>
              <w:fldChar w:fldCharType="separate"/>
            </w:r>
            <w:r w:rsidRPr="00B26153">
              <w:rPr>
                <w:b w:val="0"/>
                <w:webHidden/>
              </w:rPr>
              <w:t>17</w:t>
            </w:r>
            <w:r w:rsidRPr="00B26153">
              <w:rPr>
                <w:b w:val="0"/>
                <w:webHidden/>
              </w:rPr>
              <w:fldChar w:fldCharType="end"/>
            </w:r>
          </w:hyperlink>
        </w:p>
        <w:p w14:paraId="48E60A49" w14:textId="77777777" w:rsidR="00B26153" w:rsidRDefault="00B26153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49" w:history="1">
            <w:r w:rsidRPr="005561ED">
              <w:rPr>
                <w:rStyle w:val="a7"/>
                <w:noProof/>
              </w:rPr>
              <w:t>3. ПРОЕКТИРОВ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256AC9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0" w:history="1">
            <w:r w:rsidRPr="005561ED">
              <w:rPr>
                <w:rStyle w:val="a7"/>
                <w:noProof/>
              </w:rPr>
              <w:t>3.1. Функциональные требова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7E8833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1" w:history="1">
            <w:r w:rsidRPr="005561ED">
              <w:rPr>
                <w:rStyle w:val="a7"/>
                <w:noProof/>
              </w:rPr>
              <w:t>3.2. Нефункциональные требова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3BC493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2" w:history="1">
            <w:r w:rsidRPr="005561ED">
              <w:rPr>
                <w:rStyle w:val="a7"/>
                <w:noProof/>
              </w:rPr>
              <w:t>3.3. Диаграмма вариантов использова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F11026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3" w:history="1">
            <w:r w:rsidRPr="005561ED">
              <w:rPr>
                <w:rStyle w:val="a7"/>
                <w:noProof/>
              </w:rPr>
              <w:t>3.4. Компоненты систем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055CFF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4" w:history="1">
            <w:r w:rsidRPr="005561ED">
              <w:rPr>
                <w:rStyle w:val="a7"/>
                <w:noProof/>
              </w:rPr>
              <w:t>3.4.1. Компоненты смарт-контракт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CD584A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5" w:history="1">
            <w:r w:rsidRPr="005561ED">
              <w:rPr>
                <w:rStyle w:val="a7"/>
                <w:noProof/>
              </w:rPr>
              <w:t>3.4.2. Компоненты веб-прилож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C0C476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6" w:history="1">
            <w:r w:rsidRPr="005561ED">
              <w:rPr>
                <w:rStyle w:val="a7"/>
                <w:noProof/>
              </w:rPr>
              <w:t>3.5. Диаграмма деятельност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3D9179" w14:textId="77777777" w:rsidR="00B26153" w:rsidRDefault="00B26153" w:rsidP="00B26153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7" w:history="1">
            <w:r w:rsidRPr="005561ED">
              <w:rPr>
                <w:rStyle w:val="a7"/>
                <w:noProof/>
              </w:rPr>
              <w:t>3.4. Разработка мак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02A80C" w14:textId="77777777" w:rsidR="00B26153" w:rsidRDefault="00B26153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8" w:history="1">
            <w:r w:rsidRPr="005561ED">
              <w:rPr>
                <w:rStyle w:val="a7"/>
                <w:noProof/>
              </w:rPr>
              <w:t>ЗАКЛЮЧ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F5C414" w14:textId="77777777" w:rsidR="00B26153" w:rsidRDefault="00B26153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490759" w:history="1">
            <w:r w:rsidRPr="005561ED">
              <w:rPr>
                <w:rStyle w:val="a7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74907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0B5A8D" w14:textId="2C3C6FB6" w:rsidR="008F0CC9" w:rsidRPr="00F75328" w:rsidRDefault="00175B34" w:rsidP="00FE7832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r w:rsidRPr="002B1CC0">
            <w:rPr>
              <w:szCs w:val="28"/>
            </w:rPr>
            <w:fldChar w:fldCharType="end"/>
          </w:r>
        </w:p>
      </w:sdtContent>
    </w:sdt>
    <w:p w14:paraId="14284804" w14:textId="485844D7" w:rsidR="004F72F4" w:rsidRDefault="0025789A" w:rsidP="00E11A5E">
      <w:pPr>
        <w:pStyle w:val="1"/>
        <w:suppressAutoHyphens/>
        <w:spacing w:after="0" w:line="360" w:lineRule="auto"/>
      </w:pPr>
      <w:bookmarkStart w:id="10" w:name="_Toc127490738"/>
      <w:r>
        <w:lastRenderedPageBreak/>
        <w:t>ВВЕДЕНИЕ</w:t>
      </w:r>
      <w:bookmarkEnd w:id="10"/>
    </w:p>
    <w:p w14:paraId="685F8DCE" w14:textId="72035B61" w:rsidR="00EA1227" w:rsidRPr="000A4BE0" w:rsidRDefault="00EA60A7" w:rsidP="00DC3023">
      <w:pPr>
        <w:pStyle w:val="AStyle"/>
        <w:rPr>
          <w:b/>
        </w:rPr>
      </w:pPr>
      <w:r w:rsidRPr="000A4BE0">
        <w:rPr>
          <w:b/>
        </w:rPr>
        <w:t>Актуальность</w:t>
      </w:r>
    </w:p>
    <w:p w14:paraId="1117045B" w14:textId="54C70591" w:rsidR="00FF2264" w:rsidRDefault="00FF2264" w:rsidP="00DC3023">
      <w:pPr>
        <w:spacing w:line="360" w:lineRule="auto"/>
        <w:ind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В настоящ</w:t>
      </w:r>
      <w:r w:rsidR="005F73E1">
        <w:rPr>
          <w:sz w:val="28"/>
          <w:szCs w:val="28"/>
          <w:lang w:eastAsia="ja-JP"/>
        </w:rPr>
        <w:t>ее время выборы в каждой стране</w:t>
      </w:r>
      <w:r w:rsidR="00DC3023">
        <w:rPr>
          <w:sz w:val="28"/>
          <w:szCs w:val="28"/>
          <w:lang w:eastAsia="ja-JP"/>
        </w:rPr>
        <w:t> – </w:t>
      </w:r>
      <w:r>
        <w:rPr>
          <w:sz w:val="28"/>
          <w:szCs w:val="28"/>
          <w:lang w:eastAsia="ja-JP"/>
        </w:rPr>
        <w:t xml:space="preserve">это одна из самых важных и трудоемких задач, когда необходимо в жестко ограниченное время получить и обработать информацию от миллионов граждан. Существующие системы голосования часто дают сбои. Но </w:t>
      </w:r>
      <w:r w:rsidR="009963AC">
        <w:rPr>
          <w:sz w:val="28"/>
          <w:szCs w:val="28"/>
          <w:lang w:eastAsia="ja-JP"/>
        </w:rPr>
        <w:t xml:space="preserve">блокчейн-голосование </w:t>
      </w:r>
      <w:r>
        <w:rPr>
          <w:sz w:val="28"/>
          <w:szCs w:val="28"/>
          <w:lang w:eastAsia="ja-JP"/>
        </w:rPr>
        <w:t>убирают из выборного процесса практически любой риск.</w:t>
      </w:r>
    </w:p>
    <w:p w14:paraId="7B17391D" w14:textId="255C849D" w:rsidR="00FF2264" w:rsidRDefault="00FF2264" w:rsidP="00DC3023">
      <w:pPr>
        <w:spacing w:line="360" w:lineRule="auto"/>
        <w:ind w:firstLine="709"/>
        <w:jc w:val="both"/>
        <w:rPr>
          <w:rStyle w:val="AStyleChar"/>
        </w:rPr>
      </w:pPr>
      <w:r>
        <w:rPr>
          <w:sz w:val="28"/>
          <w:szCs w:val="28"/>
          <w:lang w:eastAsia="ja-JP"/>
        </w:rPr>
        <w:t>Многие страны мира, включая ЕС, Россию, Австралию, всерьез рассматривают переход на голосование</w:t>
      </w:r>
      <w:r w:rsidR="009963AC">
        <w:rPr>
          <w:sz w:val="28"/>
          <w:szCs w:val="28"/>
          <w:lang w:eastAsia="ja-JP"/>
        </w:rPr>
        <w:t xml:space="preserve"> на основе блокчейн</w:t>
      </w:r>
      <w:r>
        <w:rPr>
          <w:sz w:val="28"/>
          <w:szCs w:val="28"/>
          <w:lang w:eastAsia="ja-JP"/>
        </w:rPr>
        <w:t xml:space="preserve">. </w:t>
      </w:r>
      <w:r w:rsidRPr="00FF2264">
        <w:rPr>
          <w:rStyle w:val="AStyleChar"/>
        </w:rPr>
        <w:t xml:space="preserve">Не исключено, что в ближайшем будущем мы будем выбирать государственных лидеров, не опуская </w:t>
      </w:r>
      <w:r>
        <w:rPr>
          <w:rStyle w:val="AStyleChar"/>
        </w:rPr>
        <w:t>бюллетени</w:t>
      </w:r>
      <w:r w:rsidRPr="00FF2264">
        <w:rPr>
          <w:rStyle w:val="AStyleChar"/>
        </w:rPr>
        <w:t xml:space="preserve"> в урны</w:t>
      </w:r>
      <w:r>
        <w:rPr>
          <w:rStyle w:val="AStyleChar"/>
        </w:rPr>
        <w:t>, а запуская смарт-контракт</w:t>
      </w:r>
      <w:r w:rsidRPr="00FF2264">
        <w:rPr>
          <w:rStyle w:val="AStyleChar"/>
        </w:rPr>
        <w:t xml:space="preserve">. </w:t>
      </w:r>
    </w:p>
    <w:p w14:paraId="6852FB86" w14:textId="75F6C476" w:rsidR="00FF2264" w:rsidRPr="00FF2264" w:rsidRDefault="00FF2264" w:rsidP="00DC3023">
      <w:pPr>
        <w:spacing w:line="360" w:lineRule="auto"/>
        <w:ind w:firstLine="709"/>
        <w:jc w:val="both"/>
        <w:rPr>
          <w:rStyle w:val="AStyleChar"/>
        </w:rPr>
      </w:pPr>
      <w:r w:rsidRPr="00FF2264">
        <w:rPr>
          <w:rStyle w:val="AStyleChar"/>
        </w:rPr>
        <w:t xml:space="preserve">К тому же </w:t>
      </w:r>
      <w:r w:rsidR="00AA6231">
        <w:rPr>
          <w:rStyle w:val="AStyleChar"/>
        </w:rPr>
        <w:t>данный подход</w:t>
      </w:r>
      <w:r w:rsidRPr="00FF2264">
        <w:rPr>
          <w:rStyle w:val="AStyleChar"/>
        </w:rPr>
        <w:t xml:space="preserve"> может помочь и с проблемой явки избирателей там, где инерция вызвана длинными очередями, заполнением множества бумаг и прочей волокитой.</w:t>
      </w:r>
    </w:p>
    <w:p w14:paraId="28FE6571" w14:textId="41450257" w:rsidR="00F8744C" w:rsidRPr="00255471" w:rsidRDefault="00F8744C" w:rsidP="00DC3023">
      <w:pPr>
        <w:spacing w:line="360" w:lineRule="auto"/>
        <w:ind w:firstLine="709"/>
        <w:jc w:val="both"/>
        <w:rPr>
          <w:b/>
          <w:sz w:val="28"/>
          <w:szCs w:val="28"/>
        </w:rPr>
      </w:pPr>
      <w:r w:rsidRPr="00F8744C">
        <w:rPr>
          <w:b/>
          <w:sz w:val="28"/>
          <w:szCs w:val="28"/>
        </w:rPr>
        <w:t>Постановка задачи</w:t>
      </w:r>
    </w:p>
    <w:p w14:paraId="42867791" w14:textId="22552BA6" w:rsidR="00F8744C" w:rsidRPr="00F8744C" w:rsidRDefault="00F8744C" w:rsidP="00DC3023">
      <w:pPr>
        <w:pStyle w:val="AStyle"/>
      </w:pPr>
      <w:r w:rsidRPr="00F8744C">
        <w:t xml:space="preserve">Целью </w:t>
      </w:r>
      <w:r w:rsidR="005B002F">
        <w:t>выпускной квалификационной</w:t>
      </w:r>
      <w:r w:rsidRPr="00F8744C">
        <w:t xml:space="preserve"> работы является </w:t>
      </w:r>
      <w:r w:rsidR="00B26695">
        <w:t xml:space="preserve">разработка </w:t>
      </w:r>
      <w:r w:rsidR="007A38D7" w:rsidRPr="004F77D1">
        <w:rPr>
          <w:color w:val="000000"/>
        </w:rPr>
        <w:t>системы электронного голосования на основе технологии блокчейн</w:t>
      </w:r>
      <w:r w:rsidRPr="00F8744C">
        <w:t>. Для достижения поставленной цели необходимо решить следующие</w:t>
      </w:r>
      <w:r w:rsidR="00602009">
        <w:t xml:space="preserve"> задачи:</w:t>
      </w:r>
    </w:p>
    <w:p w14:paraId="54D85873" w14:textId="29EF5D8E" w:rsidR="005C5F86" w:rsidRDefault="00D341DF" w:rsidP="00DC3023">
      <w:pPr>
        <w:pStyle w:val="ad"/>
        <w:numPr>
          <w:ilvl w:val="0"/>
          <w:numId w:val="4"/>
        </w:numPr>
        <w:tabs>
          <w:tab w:val="left" w:pos="1276"/>
        </w:tabs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п</w:t>
      </w:r>
      <w:r w:rsidR="00345FA6" w:rsidRPr="002368E0">
        <w:rPr>
          <w:sz w:val="28"/>
          <w:szCs w:val="28"/>
        </w:rPr>
        <w:t>роизвести</w:t>
      </w:r>
      <w:r w:rsidR="005C5F86" w:rsidRPr="002368E0">
        <w:rPr>
          <w:sz w:val="28"/>
          <w:szCs w:val="28"/>
        </w:rPr>
        <w:t xml:space="preserve"> </w:t>
      </w:r>
      <w:r w:rsidR="00ED6023" w:rsidRPr="002368E0">
        <w:rPr>
          <w:color w:val="000000" w:themeColor="text1"/>
          <w:sz w:val="28"/>
        </w:rPr>
        <w:t>обзор научной литературы и существующих аналогов</w:t>
      </w:r>
      <w:r w:rsidR="005C5F86" w:rsidRPr="002368E0">
        <w:rPr>
          <w:sz w:val="28"/>
          <w:szCs w:val="28"/>
        </w:rPr>
        <w:t>;</w:t>
      </w:r>
    </w:p>
    <w:p w14:paraId="72B606C4" w14:textId="4029902D" w:rsidR="00F8744C" w:rsidRDefault="00D341DF" w:rsidP="00DC3023">
      <w:pPr>
        <w:pStyle w:val="ad"/>
        <w:numPr>
          <w:ilvl w:val="0"/>
          <w:numId w:val="4"/>
        </w:numPr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с</w:t>
      </w:r>
      <w:r w:rsidR="005C5F86" w:rsidRPr="005C5F86">
        <w:rPr>
          <w:sz w:val="28"/>
          <w:szCs w:val="28"/>
        </w:rPr>
        <w:t xml:space="preserve">проектировать </w:t>
      </w:r>
      <w:r w:rsidR="009D3F99" w:rsidRPr="0065604A">
        <w:rPr>
          <w:sz w:val="28"/>
        </w:rPr>
        <w:t xml:space="preserve">смарт-контракт </w:t>
      </w:r>
      <w:r w:rsidR="00E21EB7">
        <w:rPr>
          <w:sz w:val="28"/>
        </w:rPr>
        <w:t>и веб-приложение</w:t>
      </w:r>
      <w:r w:rsidR="00216201">
        <w:rPr>
          <w:sz w:val="28"/>
        </w:rPr>
        <w:t xml:space="preserve"> для электронного голосования</w:t>
      </w:r>
      <w:r w:rsidR="005C5F86" w:rsidRPr="005C5F86">
        <w:rPr>
          <w:sz w:val="28"/>
          <w:szCs w:val="28"/>
        </w:rPr>
        <w:t>;</w:t>
      </w:r>
    </w:p>
    <w:p w14:paraId="07BD73AA" w14:textId="4F6E2176" w:rsidR="00785BF1" w:rsidRPr="00785BF1" w:rsidRDefault="00D341DF" w:rsidP="00DC3023">
      <w:pPr>
        <w:pStyle w:val="ad"/>
        <w:numPr>
          <w:ilvl w:val="0"/>
          <w:numId w:val="4"/>
        </w:numPr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р</w:t>
      </w:r>
      <w:r w:rsidR="00785BF1">
        <w:rPr>
          <w:sz w:val="28"/>
          <w:szCs w:val="28"/>
        </w:rPr>
        <w:t xml:space="preserve">еализовать </w:t>
      </w:r>
      <w:r w:rsidR="009D3F99">
        <w:rPr>
          <w:sz w:val="28"/>
          <w:szCs w:val="28"/>
        </w:rPr>
        <w:t>смарт-контракт</w:t>
      </w:r>
      <w:r w:rsidR="00E21EB7">
        <w:rPr>
          <w:sz w:val="28"/>
          <w:szCs w:val="28"/>
        </w:rPr>
        <w:t xml:space="preserve"> и веб-приложение</w:t>
      </w:r>
      <w:r w:rsidR="00785BF1" w:rsidRPr="00E21EB7">
        <w:rPr>
          <w:sz w:val="28"/>
          <w:szCs w:val="28"/>
        </w:rPr>
        <w:t>;</w:t>
      </w:r>
    </w:p>
    <w:p w14:paraId="10CC55D0" w14:textId="46F9B14C" w:rsidR="00785BF1" w:rsidRPr="005C5F86" w:rsidRDefault="00D341DF" w:rsidP="00DC3023">
      <w:pPr>
        <w:pStyle w:val="ad"/>
        <w:numPr>
          <w:ilvl w:val="0"/>
          <w:numId w:val="4"/>
        </w:numPr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п</w:t>
      </w:r>
      <w:r w:rsidR="009D3F99">
        <w:rPr>
          <w:sz w:val="28"/>
          <w:szCs w:val="28"/>
        </w:rPr>
        <w:t>ровести тестирование</w:t>
      </w:r>
      <w:r w:rsidR="00E21EB7">
        <w:rPr>
          <w:sz w:val="28"/>
          <w:szCs w:val="28"/>
        </w:rPr>
        <w:t xml:space="preserve"> работы приложения</w:t>
      </w:r>
      <w:r w:rsidR="00785BF1">
        <w:rPr>
          <w:sz w:val="28"/>
          <w:szCs w:val="28"/>
          <w:lang w:val="en-US"/>
        </w:rPr>
        <w:t>.</w:t>
      </w:r>
    </w:p>
    <w:p w14:paraId="4C2E7966" w14:textId="05D5936D" w:rsidR="00EA1227" w:rsidRPr="00DC1474" w:rsidRDefault="00EA60A7" w:rsidP="00DC3023">
      <w:pPr>
        <w:spacing w:line="360" w:lineRule="auto"/>
        <w:ind w:firstLine="709"/>
        <w:rPr>
          <w:b/>
          <w:sz w:val="28"/>
        </w:rPr>
      </w:pPr>
      <w:r w:rsidRPr="00441586">
        <w:rPr>
          <w:b/>
          <w:sz w:val="28"/>
        </w:rPr>
        <w:t>Структура и содержание работы</w:t>
      </w:r>
    </w:p>
    <w:p w14:paraId="2DF422FC" w14:textId="6C8C5BF6" w:rsidR="00391951" w:rsidRPr="00347EA2" w:rsidRDefault="00391951" w:rsidP="00DC3023">
      <w:pPr>
        <w:pStyle w:val="AStyle"/>
      </w:pPr>
      <w:r w:rsidRPr="00861546">
        <w:t xml:space="preserve">Работа состоит из введения, </w:t>
      </w:r>
      <w:r w:rsidR="00BA59AC">
        <w:t>пяти</w:t>
      </w:r>
      <w:r w:rsidRPr="00861546">
        <w:t xml:space="preserve"> глав, заключения и списка литературы. </w:t>
      </w:r>
      <w:r w:rsidRPr="006C213F">
        <w:t>Объ</w:t>
      </w:r>
      <w:r w:rsidR="00684D79" w:rsidRPr="006C213F">
        <w:t>е</w:t>
      </w:r>
      <w:r w:rsidRPr="006C213F">
        <w:t xml:space="preserve">м работы составляет </w:t>
      </w:r>
      <w:r w:rsidR="00BE3554">
        <w:t>40</w:t>
      </w:r>
      <w:r w:rsidRPr="006C213F">
        <w:t xml:space="preserve"> страниц, объ</w:t>
      </w:r>
      <w:r w:rsidR="00684D79" w:rsidRPr="006C213F">
        <w:t>е</w:t>
      </w:r>
      <w:r w:rsidRPr="006C213F">
        <w:t>м списка литературы</w:t>
      </w:r>
      <w:r w:rsidR="009C0962">
        <w:t> </w:t>
      </w:r>
      <w:r w:rsidRPr="006C213F">
        <w:t>–</w:t>
      </w:r>
      <w:r w:rsidR="009C0962">
        <w:t> </w:t>
      </w:r>
      <w:r w:rsidR="00861546" w:rsidRPr="006C213F">
        <w:t>1</w:t>
      </w:r>
      <w:r w:rsidR="006C213F" w:rsidRPr="006C213F">
        <w:rPr>
          <w:rFonts w:hint="eastAsia"/>
        </w:rPr>
        <w:t>4</w:t>
      </w:r>
      <w:r w:rsidR="00CB5125" w:rsidRPr="006C213F">
        <w:t xml:space="preserve"> </w:t>
      </w:r>
      <w:r w:rsidR="00CB5125" w:rsidRPr="00347EA2">
        <w:t>источник</w:t>
      </w:r>
      <w:r w:rsidR="00861546" w:rsidRPr="00347EA2">
        <w:t>ов.</w:t>
      </w:r>
    </w:p>
    <w:p w14:paraId="09EEEABA" w14:textId="4F8F0706" w:rsidR="00391951" w:rsidRDefault="00861546" w:rsidP="00DC3023">
      <w:pPr>
        <w:pStyle w:val="AStyle"/>
      </w:pPr>
      <w:r>
        <w:t xml:space="preserve">В первой главе </w:t>
      </w:r>
      <w:r w:rsidR="00BA59AC">
        <w:t>описываются</w:t>
      </w:r>
      <w:r>
        <w:t xml:space="preserve"> </w:t>
      </w:r>
      <w:r w:rsidR="00192FC5">
        <w:t>предметная область и аналогичные проекты по созданию электронного голосования</w:t>
      </w:r>
      <w:r>
        <w:t>.</w:t>
      </w:r>
    </w:p>
    <w:p w14:paraId="68766EBB" w14:textId="5C37E9FC" w:rsidR="00D93070" w:rsidRDefault="00D93070" w:rsidP="00DC3023">
      <w:pPr>
        <w:pStyle w:val="AStyle"/>
      </w:pPr>
      <w:r>
        <w:lastRenderedPageBreak/>
        <w:t>Вторая глава содержит описание теоретической части по теме работы.</w:t>
      </w:r>
    </w:p>
    <w:p w14:paraId="2DAF987F" w14:textId="5FDCFEEE" w:rsidR="004669D7" w:rsidRDefault="00D93070" w:rsidP="00DC3023">
      <w:pPr>
        <w:pStyle w:val="AStyle"/>
      </w:pPr>
      <w:r>
        <w:t>Третья</w:t>
      </w:r>
      <w:r w:rsidR="004669D7">
        <w:t xml:space="preserve"> глава</w:t>
      </w:r>
      <w:r>
        <w:t xml:space="preserve"> посвящена определению функциональных и нефункциональных требований к системе и проектированию ее архитектуры</w:t>
      </w:r>
      <w:r w:rsidR="00861546">
        <w:t>.</w:t>
      </w:r>
    </w:p>
    <w:p w14:paraId="08B4EB64" w14:textId="6338C7CF" w:rsidR="00861546" w:rsidRDefault="00861546" w:rsidP="00DC3023">
      <w:pPr>
        <w:pStyle w:val="AStyle"/>
      </w:pPr>
      <w:r>
        <w:t xml:space="preserve">Четвертая </w:t>
      </w:r>
      <w:r w:rsidR="002639B1">
        <w:t>глава</w:t>
      </w:r>
      <w:r>
        <w:t xml:space="preserve"> </w:t>
      </w:r>
      <w:r w:rsidR="00D93070">
        <w:t>содержит в себе</w:t>
      </w:r>
      <w:r>
        <w:t xml:space="preserve"> </w:t>
      </w:r>
      <w:r w:rsidR="00D93070">
        <w:t>подробности и особенности реализации смарт-контракта для электронного голосования</w:t>
      </w:r>
      <w:r>
        <w:t>.</w:t>
      </w:r>
    </w:p>
    <w:p w14:paraId="5B9810AF" w14:textId="5DD022A7" w:rsidR="002639B1" w:rsidRDefault="002639B1" w:rsidP="00DC3023">
      <w:pPr>
        <w:pStyle w:val="AStyle"/>
      </w:pPr>
      <w:r>
        <w:t>В пятой главе описывается процесс тестирования смарт-контракта.</w:t>
      </w:r>
    </w:p>
    <w:p w14:paraId="51B70D80" w14:textId="7D706143" w:rsidR="00D977C8" w:rsidRDefault="003B7D20" w:rsidP="00DC3023">
      <w:pPr>
        <w:pStyle w:val="AStyle"/>
      </w:pPr>
      <w:r>
        <w:t>В приложениях</w:t>
      </w:r>
      <w:r w:rsidR="003204DC">
        <w:t xml:space="preserve"> содержится </w:t>
      </w:r>
      <w:r w:rsidR="00861546">
        <w:t>спецификация диаграммы вариантов использования</w:t>
      </w:r>
      <w:r>
        <w:t xml:space="preserve">, код стандарта токенов </w:t>
      </w:r>
      <w:r>
        <w:rPr>
          <w:lang w:val="en-GB"/>
        </w:rPr>
        <w:t>ERC</w:t>
      </w:r>
      <w:r w:rsidRPr="003B7D20">
        <w:t>20</w:t>
      </w:r>
      <w:r w:rsidR="008560DE">
        <w:t xml:space="preserve"> и протоколы функционального тестирования</w:t>
      </w:r>
      <w:r w:rsidR="001D5ED5">
        <w:t>.</w:t>
      </w:r>
    </w:p>
    <w:p w14:paraId="42AB346A" w14:textId="729628DA" w:rsidR="00B71D0B" w:rsidRPr="00E3685A" w:rsidRDefault="0025789A" w:rsidP="00E3685A">
      <w:pPr>
        <w:pStyle w:val="1"/>
        <w:spacing w:after="0" w:line="360" w:lineRule="auto"/>
        <w:rPr>
          <w:caps w:val="0"/>
        </w:rPr>
      </w:pPr>
      <w:bookmarkStart w:id="11" w:name="_Toc9358290"/>
      <w:bookmarkStart w:id="12" w:name="_Toc127490739"/>
      <w:r w:rsidRPr="0025789A">
        <w:rPr>
          <w:caps w:val="0"/>
        </w:rPr>
        <w:lastRenderedPageBreak/>
        <w:t xml:space="preserve">1. </w:t>
      </w:r>
      <w:bookmarkEnd w:id="11"/>
      <w:r w:rsidR="005E4595">
        <w:rPr>
          <w:caps w:val="0"/>
        </w:rPr>
        <w:t>АНАЛИЗ ПРЕДМЕТНОЙ ОБЛАСТИ</w:t>
      </w:r>
      <w:bookmarkEnd w:id="12"/>
    </w:p>
    <w:p w14:paraId="61A0FD83" w14:textId="4D5FC666" w:rsidR="0025789A" w:rsidRPr="005E4595" w:rsidRDefault="0025789A" w:rsidP="00E11A5E">
      <w:pPr>
        <w:pStyle w:val="Heading11"/>
        <w:numPr>
          <w:ilvl w:val="0"/>
          <w:numId w:val="0"/>
        </w:numPr>
        <w:tabs>
          <w:tab w:val="left" w:pos="567"/>
        </w:tabs>
        <w:suppressAutoHyphens/>
        <w:spacing w:before="0" w:after="0" w:line="360" w:lineRule="auto"/>
      </w:pPr>
      <w:bookmarkStart w:id="13" w:name="_Toc127490740"/>
      <w:r w:rsidRPr="00D977C8">
        <w:t>1</w:t>
      </w:r>
      <w:r w:rsidRPr="0025789A">
        <w:t xml:space="preserve">.1. </w:t>
      </w:r>
      <w:r w:rsidR="005E6FAD">
        <w:t>Предметная область проекта</w:t>
      </w:r>
      <w:bookmarkEnd w:id="13"/>
    </w:p>
    <w:p w14:paraId="7A285DAD" w14:textId="330D08C4" w:rsidR="00250EA1" w:rsidRDefault="00250EA1" w:rsidP="00250EA1">
      <w:pPr>
        <w:pStyle w:val="aff4"/>
      </w:pPr>
      <w:r>
        <w:t xml:space="preserve">Блокчейн – это особая структура данных, применяемая для создания децентрализованного регистра. Блокчейн состоит из блоков (block), особым образом соединенных в цепочку (chain). Блок содержит набор транзакций, хеш предыдущего блока, метку времени (время создания блока), сумму отчисления майнеру за блок и т. д. Поскольку каждый блок содержит хеш предыдущего блока, они связаны в цепочку. Каждый узел сети хранит полную копию блокчейна </w:t>
      </w:r>
      <w:r w:rsidRPr="009F0C73">
        <w:t>[</w:t>
      </w:r>
      <w:r w:rsidR="009F0C73" w:rsidRPr="009F0C73">
        <w:t>1</w:t>
      </w:r>
      <w:r w:rsidRPr="009F0C73">
        <w:t>]</w:t>
      </w:r>
      <w:r>
        <w:t>.</w:t>
      </w:r>
    </w:p>
    <w:p w14:paraId="799EA377" w14:textId="768FC24F" w:rsidR="00250EA1" w:rsidRDefault="00250EA1" w:rsidP="00250EA1">
      <w:pPr>
        <w:pStyle w:val="aff4"/>
      </w:pPr>
      <w:r>
        <w:t xml:space="preserve">Проблемы традиционных избирательных систем рассматриваются в работах </w:t>
      </w:r>
      <w:r w:rsidRPr="0012492C">
        <w:t>[</w:t>
      </w:r>
      <w:r w:rsidR="00E22274" w:rsidRPr="0012492C">
        <w:t>2-</w:t>
      </w:r>
      <w:r w:rsidR="0012492C" w:rsidRPr="0012492C">
        <w:t>4</w:t>
      </w:r>
      <w:r w:rsidRPr="0012492C">
        <w:t>]</w:t>
      </w:r>
      <w:r w:rsidRPr="009132B2">
        <w:t xml:space="preserve">. </w:t>
      </w:r>
      <w:r>
        <w:t>Авторы утверждают, что существующие методы не могут обеспечить достаточный уровень прозрачности и надежности голосования.</w:t>
      </w:r>
    </w:p>
    <w:p w14:paraId="55F2028B" w14:textId="74C9C2D3" w:rsidR="00250EA1" w:rsidRPr="00C73C37" w:rsidRDefault="00250EA1" w:rsidP="00250EA1">
      <w:pPr>
        <w:pStyle w:val="aff4"/>
      </w:pPr>
      <w:r w:rsidRPr="00D814EC">
        <w:t>В последнее время электронные системы голосования стали использоваться во многих странах. Эстония первой в мире внедрила электронную систему голосо</w:t>
      </w:r>
      <w:r>
        <w:t xml:space="preserve">вания на национальных выборах. </w:t>
      </w:r>
      <w:r w:rsidRPr="00D814EC">
        <w:t xml:space="preserve">Вскоре после этого электронное голосование было принято Швейцарией </w:t>
      </w:r>
      <w:r>
        <w:t>для выборов в масштабах штата</w:t>
      </w:r>
      <w:r w:rsidRPr="00D814EC">
        <w:t xml:space="preserve"> и </w:t>
      </w:r>
      <w:r>
        <w:t>Норвегией для выборов в совет</w:t>
      </w:r>
      <w:r w:rsidRPr="00D814EC">
        <w:t xml:space="preserve">. </w:t>
      </w:r>
      <w:r>
        <w:t xml:space="preserve">Но данные электронные системы голосования требуют серьезных доработок в области безопасности и анонимности </w:t>
      </w:r>
      <w:r w:rsidRPr="0035390F">
        <w:t>[</w:t>
      </w:r>
      <w:r w:rsidR="0035390F" w:rsidRPr="008A3750">
        <w:t>3</w:t>
      </w:r>
      <w:r w:rsidRPr="0035390F">
        <w:t>].</w:t>
      </w:r>
    </w:p>
    <w:p w14:paraId="40586124" w14:textId="77777777" w:rsidR="00250EA1" w:rsidRPr="001D29D0" w:rsidRDefault="00250EA1" w:rsidP="00250EA1">
      <w:pPr>
        <w:pStyle w:val="aff4"/>
      </w:pPr>
      <w:r>
        <w:t>В настоящее время блокчейн предлагает новые возможности для разработки приложения благодаря ключевым особенностям этой технологии, таким как прозрачность и защищенность процесса передачи данных.</w:t>
      </w:r>
    </w:p>
    <w:p w14:paraId="19938955" w14:textId="72DE88FA" w:rsidR="00250EA1" w:rsidRDefault="00250EA1" w:rsidP="00250EA1">
      <w:pPr>
        <w:pStyle w:val="aff4"/>
      </w:pPr>
      <w:r>
        <w:t xml:space="preserve">Как описано в статье </w:t>
      </w:r>
      <w:r w:rsidRPr="002D5923">
        <w:t>[</w:t>
      </w:r>
      <w:r w:rsidR="008A3750" w:rsidRPr="002D5923">
        <w:t>5</w:t>
      </w:r>
      <w:r w:rsidRPr="002D5923">
        <w:t>],</w:t>
      </w:r>
      <w:r>
        <w:t xml:space="preserve"> преимуществами применения смарт-контрактов в сочетании с технологией блокчейн в процессе голосования являются:</w:t>
      </w:r>
    </w:p>
    <w:p w14:paraId="4C0840E5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t>прозрачность процесса голосования – любой человек получит возможность контролировать ход голосования;</w:t>
      </w:r>
    </w:p>
    <w:p w14:paraId="73AE61D0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lastRenderedPageBreak/>
        <w:t>анонимность голоса – любой из избирателей генерирует индивадуальный приватный и публичный ключ, который он имеет право не разглашать другим участникам голосования;</w:t>
      </w:r>
    </w:p>
    <w:p w14:paraId="03EB537D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t>подлинность и надежность результатов – результаты голосования невозможно сфальсифицировать, так как любой участник голосования может проверить сколько токенов-голосов было выпущено в начале голосования и как они распределялись по кошелькам после;</w:t>
      </w:r>
    </w:p>
    <w:p w14:paraId="75EE9DAD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t>экономическая целесообразность и скорость обработки данных.</w:t>
      </w:r>
    </w:p>
    <w:p w14:paraId="5E23E9AF" w14:textId="77777777" w:rsidR="00250EA1" w:rsidRPr="001D29D0" w:rsidRDefault="00250EA1" w:rsidP="00250EA1">
      <w:pPr>
        <w:pStyle w:val="aff4"/>
        <w:tabs>
          <w:tab w:val="left" w:pos="1134"/>
        </w:tabs>
        <w:ind w:left="709" w:firstLine="0"/>
      </w:pPr>
    </w:p>
    <w:p w14:paraId="22C8D7E3" w14:textId="77777777" w:rsidR="00250EA1" w:rsidRPr="00D10E3F" w:rsidRDefault="00250EA1" w:rsidP="00250EA1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14" w:name="_Toc127490741"/>
      <w:r>
        <w:t>1</w:t>
      </w:r>
      <w:r w:rsidRPr="0025789A">
        <w:t>.</w:t>
      </w:r>
      <w:r>
        <w:t>2</w:t>
      </w:r>
      <w:r w:rsidRPr="0025789A">
        <w:t xml:space="preserve">. </w:t>
      </w:r>
      <w:r>
        <w:t>Подходы к реализации методов голосования с использованием блокчейн</w:t>
      </w:r>
      <w:bookmarkEnd w:id="14"/>
    </w:p>
    <w:p w14:paraId="13BD9A1F" w14:textId="34BD6F49" w:rsidR="009963AC" w:rsidRDefault="00DD1110" w:rsidP="00631850">
      <w:pPr>
        <w:pStyle w:val="AStyle"/>
      </w:pPr>
      <w:r>
        <w:t>Блокчейн-голосования реализуются с помощью смарт-контрактов различными алгоритмами и методами</w:t>
      </w:r>
      <w:r w:rsidR="000F05C4">
        <w:t>. Рассмо</w:t>
      </w:r>
      <w:r w:rsidR="00564115">
        <w:t xml:space="preserve">трим делегированное голосование, голосование </w:t>
      </w:r>
      <w:r w:rsidR="00DB461A">
        <w:t>с использованием токенов</w:t>
      </w:r>
      <w:r w:rsidR="000F05C4">
        <w:t xml:space="preserve"> и </w:t>
      </w:r>
      <w:r w:rsidR="009B1718">
        <w:t>весовое голосование</w:t>
      </w:r>
      <w:r w:rsidR="000F05C4">
        <w:t>.</w:t>
      </w:r>
    </w:p>
    <w:p w14:paraId="0A144D0E" w14:textId="6387DB20" w:rsidR="00A354AF" w:rsidRDefault="00564115" w:rsidP="00631850">
      <w:pPr>
        <w:pStyle w:val="AStyle"/>
        <w:rPr>
          <w:b/>
        </w:rPr>
      </w:pPr>
      <w:r>
        <w:rPr>
          <w:b/>
        </w:rPr>
        <w:t>Делегированное голосование</w:t>
      </w:r>
    </w:p>
    <w:p w14:paraId="5CE6E74B" w14:textId="240B3C09" w:rsidR="002D77AE" w:rsidRDefault="00FF7AC5" w:rsidP="00631850">
      <w:pPr>
        <w:pStyle w:val="AStyle"/>
      </w:pPr>
      <w:r>
        <w:t>В</w:t>
      </w:r>
      <w:r w:rsidRPr="00FF7AC5">
        <w:t xml:space="preserve"> </w:t>
      </w:r>
      <w:r w:rsidR="00483782">
        <w:t xml:space="preserve">алгоритме делегированного </w:t>
      </w:r>
      <w:r>
        <w:t>голосования</w:t>
      </w:r>
      <w:r w:rsidR="00CC5C37" w:rsidRPr="00FF7AC5">
        <w:t xml:space="preserve"> </w:t>
      </w:r>
      <w:r w:rsidR="001A7F6E" w:rsidRPr="002578FD">
        <w:t>[</w:t>
      </w:r>
      <w:r w:rsidR="002578FD">
        <w:t>6</w:t>
      </w:r>
      <w:r w:rsidR="001A7F6E" w:rsidRPr="002578FD">
        <w:t>]</w:t>
      </w:r>
      <w:r w:rsidR="002D77AE">
        <w:t xml:space="preserve"> лица, находящие в списке избирателей, могут либо голосовать сами, либо делегировать свой голос человеку, которому они доверяют.</w:t>
      </w:r>
    </w:p>
    <w:p w14:paraId="700A2E7E" w14:textId="0FC60FF8" w:rsidR="002D77AE" w:rsidRDefault="002D77AE" w:rsidP="002D77AE">
      <w:pPr>
        <w:pStyle w:val="AStyle"/>
      </w:pPr>
      <w:r>
        <w:t xml:space="preserve">Для этого подхода требуется указать адрес, на который будет начислен голос, а также проверить, голосовал ли </w:t>
      </w:r>
      <w:r w:rsidR="00674E5B">
        <w:t>избиратель и не совпадает ли его адрес с адресом делегата.</w:t>
      </w:r>
      <w:r w:rsidR="009876B0" w:rsidRPr="009876B0">
        <w:t xml:space="preserve"> </w:t>
      </w:r>
      <w:r w:rsidR="009876B0">
        <w:t>После вызова метода делегирования, доверенное лицо имеет право голоса в блокчейн-голосовании</w:t>
      </w:r>
      <w:r w:rsidR="002E4671">
        <w:t>.</w:t>
      </w:r>
    </w:p>
    <w:p w14:paraId="7D22D5D2" w14:textId="13683B29" w:rsidR="009876B0" w:rsidRPr="009876B0" w:rsidRDefault="00F57C20" w:rsidP="00DA1A97">
      <w:pPr>
        <w:pStyle w:val="AStyle"/>
      </w:pPr>
      <w:r>
        <w:t xml:space="preserve">Таким образом, в блокчейне содержатся данные о передаче права голоса другому лицу, </w:t>
      </w:r>
      <w:r w:rsidR="00DA1A97">
        <w:t>а также транзакции</w:t>
      </w:r>
      <w:r>
        <w:t xml:space="preserve"> о голосовании за выбранного кандидата.</w:t>
      </w:r>
    </w:p>
    <w:p w14:paraId="682F7398" w14:textId="688E8B27" w:rsidR="004B3C01" w:rsidRDefault="00A047E1" w:rsidP="00631850">
      <w:pPr>
        <w:pStyle w:val="AStyle"/>
        <w:rPr>
          <w:b/>
        </w:rPr>
      </w:pPr>
      <w:r>
        <w:rPr>
          <w:b/>
        </w:rPr>
        <w:t>Голосование</w:t>
      </w:r>
      <w:r w:rsidR="00DB461A">
        <w:rPr>
          <w:b/>
        </w:rPr>
        <w:t xml:space="preserve"> с использованием токенов</w:t>
      </w:r>
    </w:p>
    <w:p w14:paraId="3548D037" w14:textId="580E6F05" w:rsidR="00B23237" w:rsidRDefault="00963337" w:rsidP="00B23237">
      <w:pPr>
        <w:spacing w:line="360" w:lineRule="auto"/>
        <w:ind w:firstLine="709"/>
        <w:jc w:val="both"/>
        <w:rPr>
          <w:rStyle w:val="AStyleChar"/>
        </w:rPr>
      </w:pPr>
      <w:r w:rsidRPr="00CE3CDF">
        <w:rPr>
          <w:rStyle w:val="AStyleChar"/>
        </w:rPr>
        <w:t xml:space="preserve">Данный метод </w:t>
      </w:r>
      <w:r w:rsidR="008D3B8B">
        <w:rPr>
          <w:rStyle w:val="AStyleChar"/>
        </w:rPr>
        <w:t>описывается в работах</w:t>
      </w:r>
      <w:r w:rsidRPr="00CE3CDF">
        <w:rPr>
          <w:rStyle w:val="AStyleChar"/>
        </w:rPr>
        <w:t xml:space="preserve"> </w:t>
      </w:r>
      <w:r w:rsidR="000B3524" w:rsidRPr="00CE3CDF">
        <w:rPr>
          <w:rStyle w:val="AStyleChar"/>
        </w:rPr>
        <w:t>[</w:t>
      </w:r>
      <w:r w:rsidR="00523ED5" w:rsidRPr="00523ED5">
        <w:rPr>
          <w:rStyle w:val="AStyleChar"/>
        </w:rPr>
        <w:t>5</w:t>
      </w:r>
      <w:r w:rsidR="008D3B8B">
        <w:rPr>
          <w:rStyle w:val="AStyleChar"/>
        </w:rPr>
        <w:t>,</w:t>
      </w:r>
      <w:r w:rsidR="00175FEA">
        <w:rPr>
          <w:sz w:val="28"/>
          <w:szCs w:val="28"/>
        </w:rPr>
        <w:t>7</w:t>
      </w:r>
      <w:r w:rsidR="000B3524" w:rsidRPr="00CE3CDF">
        <w:rPr>
          <w:rStyle w:val="AStyleChar"/>
        </w:rPr>
        <w:t>]</w:t>
      </w:r>
      <w:r w:rsidR="00B23237">
        <w:rPr>
          <w:rStyle w:val="AStyleChar"/>
        </w:rPr>
        <w:t xml:space="preserve"> на конкретном примере голосования</w:t>
      </w:r>
      <w:r w:rsidR="00CE3CDF" w:rsidRPr="00CE3CDF">
        <w:rPr>
          <w:rStyle w:val="AStyleChar"/>
        </w:rPr>
        <w:t xml:space="preserve">. </w:t>
      </w:r>
      <w:r w:rsidR="00823DB9">
        <w:rPr>
          <w:rStyle w:val="AStyleChar"/>
        </w:rPr>
        <w:t>Для начала избиратель</w:t>
      </w:r>
      <w:r w:rsidR="00C00F10">
        <w:rPr>
          <w:rStyle w:val="AStyleChar"/>
        </w:rPr>
        <w:t xml:space="preserve"> выбирает </w:t>
      </w:r>
      <w:r w:rsidR="00823DB9">
        <w:rPr>
          <w:rStyle w:val="AStyleChar"/>
        </w:rPr>
        <w:t xml:space="preserve">кандидата, на адрес которого будет переведен токен (голос). Эта транзакция пересылается в состоящую </w:t>
      </w:r>
      <w:r w:rsidR="00823DB9">
        <w:rPr>
          <w:rStyle w:val="AStyleChar"/>
        </w:rPr>
        <w:lastRenderedPageBreak/>
        <w:t>из компьютеров сеть равноправных узлов, называемых «нодами». Сеть нода подтверждает транзакцию, используя алгоритмы консенсуса. После подтверждения транзакция объединяется с другими подтвержденными транзакциями, формируя новый блок цифрового реестра.</w:t>
      </w:r>
      <w:r w:rsidR="00F74660">
        <w:rPr>
          <w:rStyle w:val="AStyleChar"/>
        </w:rPr>
        <w:t xml:space="preserve"> Затем данный блок добавляется в блокчейн с использованием хэша предыдущего блока.</w:t>
      </w:r>
    </w:p>
    <w:p w14:paraId="746963B7" w14:textId="5AA65699" w:rsidR="00823DB9" w:rsidRDefault="00B71396" w:rsidP="00B23237">
      <w:pPr>
        <w:spacing w:line="360" w:lineRule="auto"/>
        <w:ind w:firstLine="709"/>
        <w:jc w:val="both"/>
        <w:rPr>
          <w:rStyle w:val="normaltextrun"/>
          <w:sz w:val="28"/>
          <w:szCs w:val="28"/>
        </w:rPr>
      </w:pPr>
      <w:r>
        <w:rPr>
          <w:rStyle w:val="AStyleChar"/>
        </w:rPr>
        <w:t>Автор</w:t>
      </w:r>
      <w:r w:rsidR="00F139A5">
        <w:rPr>
          <w:rStyle w:val="AStyleChar"/>
        </w:rPr>
        <w:t>ы</w:t>
      </w:r>
      <w:r>
        <w:rPr>
          <w:rStyle w:val="AStyleChar"/>
        </w:rPr>
        <w:t xml:space="preserve"> </w:t>
      </w:r>
      <w:r w:rsidR="00F139A5">
        <w:rPr>
          <w:rStyle w:val="AStyleChar"/>
        </w:rPr>
        <w:t>утверждаю</w:t>
      </w:r>
      <w:r w:rsidR="00823DB9">
        <w:rPr>
          <w:rStyle w:val="AStyleChar"/>
        </w:rPr>
        <w:t>т, что</w:t>
      </w:r>
      <w:r>
        <w:rPr>
          <w:rStyle w:val="AStyleChar"/>
        </w:rPr>
        <w:t xml:space="preserve"> транзакция, записанная в блокчейн, гарантирует ее достоверность и защищенность, а выбранный кандидат получает «голос», что автоматически отображается для всех наблюдателей</w:t>
      </w:r>
      <w:r w:rsidR="00E43A85">
        <w:rPr>
          <w:rStyle w:val="AStyleChar"/>
        </w:rPr>
        <w:t xml:space="preserve"> (рисунок 1)</w:t>
      </w:r>
      <w:r>
        <w:rPr>
          <w:rStyle w:val="AStyleChar"/>
        </w:rPr>
        <w:t>.</w:t>
      </w:r>
    </w:p>
    <w:p w14:paraId="20B0BF9F" w14:textId="0E9D21A0" w:rsidR="00CE3CDF" w:rsidRDefault="00FA1CFD" w:rsidP="00FA1CFD">
      <w:pPr>
        <w:pStyle w:val="AStyle"/>
        <w:ind w:firstLine="0"/>
        <w:jc w:val="center"/>
      </w:pPr>
      <w:r w:rsidRPr="00FA1CFD">
        <w:rPr>
          <w:noProof/>
          <w:lang w:eastAsia="ru-RU"/>
        </w:rPr>
        <w:drawing>
          <wp:inline distT="0" distB="0" distL="0" distR="0" wp14:anchorId="601D96F5" wp14:editId="23612C6A">
            <wp:extent cx="5191125" cy="3305460"/>
            <wp:effectExtent l="19050" t="19050" r="9525" b="28575"/>
            <wp:docPr id="1" name="Рисунок 1" descr="C:\Users\veron\OneDrive\Рабочий стол\susu\4 курс\практика\диаграммы\photo_2023-02-15_02-25-5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veron\OneDrive\Рабочий стол\susu\4 курс\практика\диаграммы\photo_2023-02-15_02-25-51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9069" cy="331688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7B40C7B" w14:textId="1FAE048A" w:rsidR="00CE3CDF" w:rsidRDefault="00CE3CDF" w:rsidP="00CE3CDF">
      <w:pPr>
        <w:pStyle w:val="paragraph"/>
        <w:suppressAutoHyphens/>
        <w:spacing w:before="0" w:beforeAutospacing="0" w:after="0" w:afterAutospacing="0" w:line="360" w:lineRule="auto"/>
        <w:jc w:val="center"/>
        <w:textAlignment w:val="baseline"/>
        <w:rPr>
          <w:rStyle w:val="normaltextrun"/>
          <w:sz w:val="28"/>
          <w:szCs w:val="28"/>
        </w:rPr>
      </w:pPr>
      <w:r>
        <w:rPr>
          <w:rStyle w:val="normaltextrun"/>
          <w:sz w:val="28"/>
          <w:szCs w:val="28"/>
        </w:rPr>
        <w:t xml:space="preserve">Рисунок 1 – </w:t>
      </w:r>
      <w:r w:rsidR="00823DB9">
        <w:rPr>
          <w:rStyle w:val="normaltextrun"/>
          <w:sz w:val="28"/>
          <w:szCs w:val="28"/>
        </w:rPr>
        <w:t>Алгоритм работы голосования с использованием</w:t>
      </w:r>
      <w:r w:rsidR="00A5056B">
        <w:rPr>
          <w:rStyle w:val="normaltextrun"/>
          <w:sz w:val="28"/>
          <w:szCs w:val="28"/>
        </w:rPr>
        <w:t xml:space="preserve"> токенов</w:t>
      </w:r>
    </w:p>
    <w:p w14:paraId="736D549B" w14:textId="08255277" w:rsidR="004B3C01" w:rsidRDefault="004B3C01" w:rsidP="00631850">
      <w:pPr>
        <w:pStyle w:val="AStyle"/>
      </w:pPr>
    </w:p>
    <w:p w14:paraId="57AA99D0" w14:textId="3712191C" w:rsidR="00FA1CFD" w:rsidRPr="00FA1CFD" w:rsidRDefault="009B1718" w:rsidP="00631850">
      <w:pPr>
        <w:pStyle w:val="AStyle"/>
        <w:rPr>
          <w:b/>
        </w:rPr>
      </w:pPr>
      <w:r>
        <w:rPr>
          <w:b/>
        </w:rPr>
        <w:t>Весовое голосование</w:t>
      </w:r>
    </w:p>
    <w:p w14:paraId="2B28321A" w14:textId="63F3D368" w:rsidR="00FA1CFD" w:rsidRDefault="006D5DB3" w:rsidP="00290650">
      <w:pPr>
        <w:pStyle w:val="AStyle"/>
      </w:pPr>
      <w:r>
        <w:t>Метод голосования с весами предоставляет возможность назначать и учитывать веса участников пропорционально их доле в уставном капитале общества.</w:t>
      </w:r>
      <w:r w:rsidR="00C538DB">
        <w:t xml:space="preserve"> Чтобы голосование было легитимным, кворум должен составлять 50%</w:t>
      </w:r>
      <w:r w:rsidR="004D22F0">
        <w:rPr>
          <w:lang w:val="en-US"/>
        </w:rPr>
        <w:t> </w:t>
      </w:r>
      <w:r w:rsidR="00C538DB">
        <w:t>+</w:t>
      </w:r>
      <w:r w:rsidR="004D22F0">
        <w:rPr>
          <w:lang w:val="en-US"/>
        </w:rPr>
        <w:t> </w:t>
      </w:r>
      <w:r w:rsidR="00C538DB">
        <w:t xml:space="preserve">1 участник </w:t>
      </w:r>
      <w:r w:rsidR="00C538DB" w:rsidRPr="00BF0A98">
        <w:t>организации</w:t>
      </w:r>
      <w:r w:rsidR="004D22F0" w:rsidRPr="00BF0A98">
        <w:t xml:space="preserve"> [</w:t>
      </w:r>
      <w:r w:rsidR="00BF0A98">
        <w:t>8</w:t>
      </w:r>
      <w:r w:rsidR="004D22F0" w:rsidRPr="004D22F0">
        <w:t>]</w:t>
      </w:r>
      <w:r w:rsidR="00C538DB">
        <w:t>.</w:t>
      </w:r>
      <w:r>
        <w:t xml:space="preserve"> Данный подход </w:t>
      </w:r>
      <w:r w:rsidR="00290650">
        <w:t>может применяться, к примеру, при голосовании акционеров.</w:t>
      </w:r>
    </w:p>
    <w:p w14:paraId="4AEE5047" w14:textId="5F16EFA4" w:rsidR="00290650" w:rsidRDefault="00290650" w:rsidP="00290650">
      <w:pPr>
        <w:pStyle w:val="AStyle"/>
      </w:pPr>
      <w:r>
        <w:lastRenderedPageBreak/>
        <w:t>В</w:t>
      </w:r>
      <w:r w:rsidRPr="00290650">
        <w:t xml:space="preserve"> </w:t>
      </w:r>
      <w:r w:rsidRPr="002B57C6">
        <w:t>работе [</w:t>
      </w:r>
      <w:r w:rsidR="002B57C6" w:rsidRPr="002B57C6">
        <w:t>6</w:t>
      </w:r>
      <w:r w:rsidRPr="002B57C6">
        <w:t>]</w:t>
      </w:r>
      <w:r w:rsidRPr="00290650">
        <w:t xml:space="preserve"> </w:t>
      </w:r>
      <w:r>
        <w:t xml:space="preserve">рассматривается случай, когда наибольший вес голоса имеет председатель голосования, т.е. создатель смарт-контракта. </w:t>
      </w:r>
      <w:r w:rsidR="00F20853">
        <w:t>Остальные участники голосования не имеют права решающего голоса.</w:t>
      </w:r>
    </w:p>
    <w:p w14:paraId="27876DAD" w14:textId="17C1FB0D" w:rsidR="009B1718" w:rsidRDefault="00473B46" w:rsidP="00290650">
      <w:pPr>
        <w:pStyle w:val="AStyle"/>
      </w:pPr>
      <w:r>
        <w:t>В работах</w:t>
      </w:r>
      <w:r w:rsidR="009B1718">
        <w:t xml:space="preserve"> </w:t>
      </w:r>
      <w:r w:rsidR="009B1718" w:rsidRPr="009B1718">
        <w:t>[</w:t>
      </w:r>
      <w:r w:rsidR="008B4D60">
        <w:t>9, 10</w:t>
      </w:r>
      <w:r w:rsidR="00606DA0" w:rsidRPr="00EE26A5">
        <w:t xml:space="preserve">] </w:t>
      </w:r>
      <w:r w:rsidR="009B1718">
        <w:t xml:space="preserve">применяется </w:t>
      </w:r>
      <w:r w:rsidR="00D10A0A">
        <w:t xml:space="preserve">метод весового голосования. В сервисе существует возможность проведения данных голосований. Также авторы указывают на возможность </w:t>
      </w:r>
      <w:r w:rsidR="006E7007">
        <w:t>указать требования по квору</w:t>
      </w:r>
      <w:r w:rsidR="00D10A0A">
        <w:t>му, чтобы оно стало легитимным.</w:t>
      </w:r>
    </w:p>
    <w:p w14:paraId="1C728AFF" w14:textId="77777777" w:rsidR="006E7007" w:rsidRPr="009B1718" w:rsidRDefault="006E7007" w:rsidP="00290650">
      <w:pPr>
        <w:pStyle w:val="AStyle"/>
      </w:pPr>
    </w:p>
    <w:p w14:paraId="465CFA1B" w14:textId="3708F465" w:rsidR="00241BF8" w:rsidRPr="003444C3" w:rsidRDefault="0025789A" w:rsidP="003444C3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15" w:name="_Toc127490742"/>
      <w:r>
        <w:t>1</w:t>
      </w:r>
      <w:r w:rsidRPr="0025789A">
        <w:t>.</w:t>
      </w:r>
      <w:r w:rsidR="00250EA1">
        <w:t>3</w:t>
      </w:r>
      <w:r w:rsidRPr="0025789A">
        <w:t xml:space="preserve">. </w:t>
      </w:r>
      <w:r w:rsidR="005E4595">
        <w:t>Анализ аналогичных проектов</w:t>
      </w:r>
      <w:bookmarkEnd w:id="15"/>
    </w:p>
    <w:p w14:paraId="64239AE8" w14:textId="48ABAE2C" w:rsidR="00853F12" w:rsidRPr="00B26153" w:rsidRDefault="000B5FE8" w:rsidP="00A723A5">
      <w:pPr>
        <w:pStyle w:val="paragraph"/>
        <w:suppressAutoHyphens/>
        <w:spacing w:before="0" w:beforeAutospacing="0" w:after="0" w:afterAutospacing="0" w:line="360" w:lineRule="auto"/>
        <w:ind w:firstLine="709"/>
        <w:jc w:val="both"/>
        <w:textAlignment w:val="baseline"/>
        <w:rPr>
          <w:color w:val="000000"/>
          <w:sz w:val="28"/>
          <w:szCs w:val="28"/>
        </w:rPr>
      </w:pPr>
      <w:r>
        <w:rPr>
          <w:rStyle w:val="normaltextrun"/>
          <w:b/>
          <w:sz w:val="28"/>
          <w:szCs w:val="28"/>
          <w:lang w:val="en-GB"/>
        </w:rPr>
        <w:t>Polys</w:t>
      </w:r>
      <w:r w:rsidR="00094545" w:rsidRPr="00B26153">
        <w:rPr>
          <w:rStyle w:val="normaltextrun"/>
          <w:sz w:val="28"/>
          <w:szCs w:val="28"/>
        </w:rPr>
        <w:t xml:space="preserve"> [</w:t>
      </w:r>
      <w:r w:rsidR="00770BA5" w:rsidRPr="00B26153">
        <w:rPr>
          <w:rStyle w:val="normaltextrun"/>
          <w:sz w:val="28"/>
          <w:szCs w:val="28"/>
        </w:rPr>
        <w:t>11</w:t>
      </w:r>
      <w:r w:rsidR="00094545" w:rsidRPr="00B26153">
        <w:rPr>
          <w:rStyle w:val="normaltextrun"/>
          <w:sz w:val="28"/>
          <w:szCs w:val="28"/>
        </w:rPr>
        <w:t>]</w:t>
      </w:r>
    </w:p>
    <w:p w14:paraId="28D2D274" w14:textId="3C27E1A8" w:rsidR="0041397F" w:rsidRDefault="0086733E" w:rsidP="00306E42">
      <w:pPr>
        <w:spacing w:line="360" w:lineRule="auto"/>
        <w:ind w:firstLine="709"/>
        <w:jc w:val="both"/>
        <w:rPr>
          <w:sz w:val="28"/>
        </w:rPr>
      </w:pPr>
      <w:r w:rsidRPr="00BB0DE7">
        <w:rPr>
          <w:sz w:val="28"/>
          <w:lang w:val="en-US"/>
        </w:rPr>
        <w:t>Polys</w:t>
      </w:r>
      <w:r w:rsidR="003B2359">
        <w:rPr>
          <w:sz w:val="28"/>
        </w:rPr>
        <w:t> – </w:t>
      </w:r>
      <w:r w:rsidRPr="00F7383F">
        <w:rPr>
          <w:sz w:val="28"/>
        </w:rPr>
        <w:t>система о</w:t>
      </w:r>
      <w:r w:rsidR="0041397F">
        <w:rPr>
          <w:sz w:val="28"/>
        </w:rPr>
        <w:t>нлайн-голосований на блокчейне, с</w:t>
      </w:r>
      <w:r w:rsidRPr="00F7383F">
        <w:rPr>
          <w:sz w:val="28"/>
        </w:rPr>
        <w:t>оздан</w:t>
      </w:r>
      <w:r w:rsidR="0041397F" w:rsidRPr="00306E42">
        <w:rPr>
          <w:sz w:val="28"/>
        </w:rPr>
        <w:t>ная</w:t>
      </w:r>
      <w:r w:rsidRPr="00F7383F">
        <w:rPr>
          <w:sz w:val="28"/>
        </w:rPr>
        <w:t xml:space="preserve"> на базе «Лаборатории Касперского». За два года существования проекта на платформе проголосовали </w:t>
      </w:r>
      <w:r w:rsidR="00BE32BC">
        <w:rPr>
          <w:sz w:val="28"/>
        </w:rPr>
        <w:t>российские и зарубежные вузы</w:t>
      </w:r>
      <w:r w:rsidRPr="00F7383F">
        <w:rPr>
          <w:sz w:val="28"/>
        </w:rPr>
        <w:t>, прошли</w:t>
      </w:r>
      <w:r w:rsidR="00992279">
        <w:rPr>
          <w:sz w:val="28"/>
        </w:rPr>
        <w:t xml:space="preserve"> </w:t>
      </w:r>
      <w:hyperlink r:id="rId13" w:tgtFrame="_blank" w:history="1">
        <w:r w:rsidRPr="00F7383F">
          <w:rPr>
            <w:sz w:val="28"/>
          </w:rPr>
          <w:t>голосования</w:t>
        </w:r>
      </w:hyperlink>
      <w:r w:rsidR="00992279">
        <w:rPr>
          <w:sz w:val="28"/>
        </w:rPr>
        <w:t xml:space="preserve"> </w:t>
      </w:r>
      <w:r w:rsidRPr="00F7383F">
        <w:rPr>
          <w:sz w:val="28"/>
        </w:rPr>
        <w:t>на выборах мэра Москвы, в С</w:t>
      </w:r>
      <w:r>
        <w:rPr>
          <w:sz w:val="28"/>
        </w:rPr>
        <w:t>а</w:t>
      </w:r>
      <w:r w:rsidR="0041397F">
        <w:rPr>
          <w:sz w:val="28"/>
        </w:rPr>
        <w:t>ратовский Молодежный Парламент.</w:t>
      </w:r>
    </w:p>
    <w:p w14:paraId="3F658473" w14:textId="52FE5786" w:rsidR="00306E42" w:rsidRDefault="00306E42" w:rsidP="00306E42">
      <w:pPr>
        <w:spacing w:line="360" w:lineRule="auto"/>
        <w:ind w:firstLine="709"/>
        <w:jc w:val="both"/>
        <w:rPr>
          <w:rStyle w:val="AStyleChar"/>
        </w:rPr>
      </w:pPr>
      <w:r>
        <w:rPr>
          <w:sz w:val="28"/>
        </w:rPr>
        <w:t xml:space="preserve">Решение </w:t>
      </w:r>
      <w:r>
        <w:rPr>
          <w:sz w:val="28"/>
          <w:lang w:val="en-US"/>
        </w:rPr>
        <w:t>Polys</w:t>
      </w:r>
      <w:r w:rsidRPr="00306E42">
        <w:rPr>
          <w:sz w:val="28"/>
        </w:rPr>
        <w:t xml:space="preserve"> </w:t>
      </w:r>
      <w:r>
        <w:rPr>
          <w:sz w:val="28"/>
        </w:rPr>
        <w:t>представляет различные виды бюллетеней</w:t>
      </w:r>
      <w:r>
        <w:rPr>
          <w:rStyle w:val="AStyleChar"/>
        </w:rPr>
        <w:t>:</w:t>
      </w:r>
      <w:r w:rsidRPr="00306E42">
        <w:rPr>
          <w:rStyle w:val="AStyleChar"/>
        </w:rPr>
        <w:t xml:space="preserve"> с единичным и множественным выбором, с распределением кумулятивных голосов, бюллетени для референдума. В одних случаях не требуется анонимность, в других каждый голос участника голосования имеет определенный вес</w:t>
      </w:r>
      <w:r>
        <w:rPr>
          <w:rStyle w:val="AStyleChar"/>
        </w:rPr>
        <w:t xml:space="preserve">. Для этого авторы </w:t>
      </w:r>
      <w:r>
        <w:rPr>
          <w:rStyle w:val="AStyleChar"/>
          <w:lang w:val="en-US"/>
        </w:rPr>
        <w:t>Polys</w:t>
      </w:r>
      <w:r w:rsidRPr="00306E42">
        <w:rPr>
          <w:rStyle w:val="AStyleChar"/>
        </w:rPr>
        <w:t xml:space="preserve"> </w:t>
      </w:r>
      <w:r>
        <w:rPr>
          <w:rStyle w:val="AStyleChar"/>
        </w:rPr>
        <w:t>обеспечили модульность системы</w:t>
      </w:r>
      <w:r w:rsidR="00040934">
        <w:rPr>
          <w:rStyle w:val="AStyleChar"/>
        </w:rPr>
        <w:t xml:space="preserve"> </w:t>
      </w:r>
      <w:r w:rsidR="00040934" w:rsidRPr="00306E42">
        <w:rPr>
          <w:rStyle w:val="AStyleChar"/>
        </w:rPr>
        <w:t>[</w:t>
      </w:r>
      <w:r w:rsidR="00695BDE" w:rsidRPr="00B26153">
        <w:rPr>
          <w:sz w:val="28"/>
          <w:szCs w:val="28"/>
        </w:rPr>
        <w:t>10</w:t>
      </w:r>
      <w:r w:rsidR="00040934" w:rsidRPr="00306E42">
        <w:rPr>
          <w:rStyle w:val="AStyleChar"/>
        </w:rPr>
        <w:t>]</w:t>
      </w:r>
      <w:r>
        <w:rPr>
          <w:rStyle w:val="AStyleChar"/>
        </w:rPr>
        <w:t>.</w:t>
      </w:r>
    </w:p>
    <w:p w14:paraId="7EA6024B" w14:textId="77777777" w:rsidR="00040934" w:rsidRDefault="00040934" w:rsidP="00040934">
      <w:pPr>
        <w:spacing w:line="360" w:lineRule="auto"/>
        <w:ind w:firstLine="709"/>
        <w:jc w:val="both"/>
        <w:rPr>
          <w:rStyle w:val="AStyleChar"/>
        </w:rPr>
      </w:pPr>
      <w:r>
        <w:rPr>
          <w:rStyle w:val="AStyleChar"/>
        </w:rPr>
        <w:t xml:space="preserve">Ключевые компоненты проекта: </w:t>
      </w:r>
    </w:p>
    <w:p w14:paraId="0D94BAA1" w14:textId="0C6DD6A1" w:rsidR="00040934" w:rsidRDefault="00040934" w:rsidP="00040934">
      <w:pPr>
        <w:pStyle w:val="ad"/>
        <w:numPr>
          <w:ilvl w:val="0"/>
          <w:numId w:val="46"/>
        </w:numPr>
        <w:tabs>
          <w:tab w:val="left" w:pos="1134"/>
        </w:tabs>
        <w:spacing w:line="360" w:lineRule="auto"/>
        <w:ind w:left="0" w:firstLine="709"/>
        <w:jc w:val="both"/>
        <w:rPr>
          <w:rStyle w:val="AStyleChar"/>
        </w:rPr>
      </w:pPr>
      <w:r>
        <w:rPr>
          <w:rStyle w:val="AStyleChar"/>
        </w:rPr>
        <w:t>блокчейн-платформа, которая предоставляет среду для выполнения смарт-контрактов, определяющих логику процесса голосования;</w:t>
      </w:r>
    </w:p>
    <w:p w14:paraId="48DAC96B" w14:textId="2F3B7E68" w:rsidR="00040934" w:rsidRDefault="00040934" w:rsidP="00040934">
      <w:pPr>
        <w:pStyle w:val="ad"/>
        <w:numPr>
          <w:ilvl w:val="0"/>
          <w:numId w:val="46"/>
        </w:numPr>
        <w:tabs>
          <w:tab w:val="left" w:pos="1134"/>
        </w:tabs>
        <w:spacing w:line="360" w:lineRule="auto"/>
        <w:ind w:left="0" w:firstLine="709"/>
        <w:jc w:val="both"/>
        <w:rPr>
          <w:rStyle w:val="AStyleChar"/>
        </w:rPr>
      </w:pPr>
      <w:r>
        <w:rPr>
          <w:rStyle w:val="AStyleChar"/>
        </w:rPr>
        <w:t>сервисный слой, отвечающий за аутентификацию пользователя, подпись зашифрованных сообщений и отправку уведомлений;</w:t>
      </w:r>
    </w:p>
    <w:p w14:paraId="7A6C7E70" w14:textId="26EEE02A" w:rsidR="00040934" w:rsidRDefault="00040934" w:rsidP="00040934">
      <w:pPr>
        <w:pStyle w:val="ad"/>
        <w:numPr>
          <w:ilvl w:val="0"/>
          <w:numId w:val="46"/>
        </w:numPr>
        <w:tabs>
          <w:tab w:val="left" w:pos="1134"/>
        </w:tabs>
        <w:spacing w:line="360" w:lineRule="auto"/>
        <w:ind w:left="0" w:firstLine="709"/>
        <w:jc w:val="both"/>
        <w:rPr>
          <w:rStyle w:val="AStyleChar"/>
        </w:rPr>
      </w:pPr>
      <w:r>
        <w:rPr>
          <w:rStyle w:val="AStyleChar"/>
        </w:rPr>
        <w:t xml:space="preserve">библиотека </w:t>
      </w:r>
      <w:r>
        <w:rPr>
          <w:rStyle w:val="AStyleChar"/>
          <w:lang w:val="en-US"/>
        </w:rPr>
        <w:t>polys</w:t>
      </w:r>
      <w:r w:rsidRPr="00040934">
        <w:rPr>
          <w:rStyle w:val="AStyleChar"/>
        </w:rPr>
        <w:t>-</w:t>
      </w:r>
      <w:r>
        <w:rPr>
          <w:rStyle w:val="AStyleChar"/>
          <w:lang w:val="en-US"/>
        </w:rPr>
        <w:t>protocol</w:t>
      </w:r>
      <w:r>
        <w:rPr>
          <w:rStyle w:val="AStyleChar"/>
        </w:rPr>
        <w:t>, которая обеспечивает слой абстракции над протоколом взаимодействия с блокчейном.</w:t>
      </w:r>
    </w:p>
    <w:p w14:paraId="1C1E41DE" w14:textId="3A4B1481" w:rsidR="00601B47" w:rsidRPr="00B26153" w:rsidRDefault="00601B47" w:rsidP="00601B47">
      <w:pPr>
        <w:pStyle w:val="ad"/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>
        <w:rPr>
          <w:rStyle w:val="AStyleChar"/>
        </w:rPr>
        <w:t xml:space="preserve">Блокчейн-платформа построена на базе фреймворка </w:t>
      </w:r>
      <w:r>
        <w:rPr>
          <w:rStyle w:val="AStyleChar"/>
          <w:lang w:val="en-US"/>
        </w:rPr>
        <w:t>Exonum</w:t>
      </w:r>
      <w:r>
        <w:rPr>
          <w:rStyle w:val="AStyleChar"/>
        </w:rPr>
        <w:t xml:space="preserve">, написанного на языке программирования </w:t>
      </w:r>
      <w:r>
        <w:rPr>
          <w:rStyle w:val="AStyleChar"/>
          <w:lang w:val="en-US"/>
        </w:rPr>
        <w:t>Rust</w:t>
      </w:r>
      <w:r w:rsidRPr="00601B47">
        <w:rPr>
          <w:rStyle w:val="AStyleChar"/>
        </w:rPr>
        <w:t>.</w:t>
      </w:r>
    </w:p>
    <w:p w14:paraId="24A03E1B" w14:textId="327B4DD4" w:rsidR="00306E42" w:rsidRDefault="00920F87" w:rsidP="00306E42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lastRenderedPageBreak/>
        <w:t>Система р</w:t>
      </w:r>
      <w:r w:rsidR="0086733E">
        <w:rPr>
          <w:sz w:val="28"/>
        </w:rPr>
        <w:t>аботает следующим образом: зашифровываются</w:t>
      </w:r>
      <w:r w:rsidR="0086733E" w:rsidRPr="00C349CF">
        <w:rPr>
          <w:sz w:val="28"/>
        </w:rPr>
        <w:t xml:space="preserve"> сами голоса</w:t>
      </w:r>
      <w:r w:rsidR="0035765E">
        <w:rPr>
          <w:sz w:val="28"/>
        </w:rPr>
        <w:t xml:space="preserve"> и </w:t>
      </w:r>
      <w:r w:rsidR="0086733E">
        <w:rPr>
          <w:sz w:val="28"/>
        </w:rPr>
        <w:t xml:space="preserve">шифруется </w:t>
      </w:r>
      <w:r w:rsidR="00CD3C5B">
        <w:rPr>
          <w:sz w:val="28"/>
        </w:rPr>
        <w:t>личность избирателя</w:t>
      </w:r>
      <w:r w:rsidR="0086733E" w:rsidRPr="00C349CF">
        <w:rPr>
          <w:sz w:val="28"/>
        </w:rPr>
        <w:t xml:space="preserve">. </w:t>
      </w:r>
      <w:r w:rsidR="0035765E">
        <w:rPr>
          <w:sz w:val="28"/>
        </w:rPr>
        <w:t>К</w:t>
      </w:r>
      <w:r w:rsidR="0086733E" w:rsidRPr="00C349CF">
        <w:rPr>
          <w:sz w:val="28"/>
        </w:rPr>
        <w:t>аждый избиратель может проверить</w:t>
      </w:r>
      <w:r w:rsidR="00306E42">
        <w:rPr>
          <w:sz w:val="28"/>
        </w:rPr>
        <w:t>,</w:t>
      </w:r>
      <w:r w:rsidR="0086733E" w:rsidRPr="00C349CF">
        <w:rPr>
          <w:sz w:val="28"/>
        </w:rPr>
        <w:t xml:space="preserve"> что его голос принят и учтён в интерфейсе веб-приложения для голосования.</w:t>
      </w:r>
      <w:r w:rsidR="0086733E">
        <w:rPr>
          <w:sz w:val="28"/>
        </w:rPr>
        <w:t xml:space="preserve"> </w:t>
      </w:r>
      <w:r w:rsidR="0086733E" w:rsidRPr="00C349CF">
        <w:rPr>
          <w:sz w:val="28"/>
        </w:rPr>
        <w:t>Подсчет результатов происходит автоматически. Polys расшифровывает общий результат, а не каждый голос по отдельности. Это сделано для того, чтобы сохранить промежуточные результа</w:t>
      </w:r>
      <w:r w:rsidR="00ED7346">
        <w:rPr>
          <w:sz w:val="28"/>
        </w:rPr>
        <w:t>ты в тайне до конца голосования</w:t>
      </w:r>
      <w:r w:rsidR="0086733E">
        <w:rPr>
          <w:sz w:val="28"/>
        </w:rPr>
        <w:t>.</w:t>
      </w:r>
    </w:p>
    <w:p w14:paraId="6D5E6E34" w14:textId="13406DDF" w:rsidR="00601B47" w:rsidRDefault="003A5339" w:rsidP="00306E42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t xml:space="preserve">Рассмотрим </w:t>
      </w:r>
      <w:r w:rsidR="002604A0">
        <w:rPr>
          <w:sz w:val="28"/>
        </w:rPr>
        <w:t>панель</w:t>
      </w:r>
      <w:r w:rsidR="003C79DD">
        <w:rPr>
          <w:sz w:val="28"/>
        </w:rPr>
        <w:t xml:space="preserve"> создания голосования в системе. </w:t>
      </w:r>
      <w:r w:rsidR="002604A0">
        <w:rPr>
          <w:sz w:val="28"/>
        </w:rPr>
        <w:t>Пользователь может ввести название или основной вопрос голосования, задать ему фоновое изображение, ввести название организации. Существует возможность выбрать тип бюллетеня, создать список избирателей и период голосования. Затем необходимо добавить варианты ответов.</w:t>
      </w:r>
      <w:r w:rsidR="002604A0" w:rsidRPr="002604A0">
        <w:rPr>
          <w:sz w:val="28"/>
        </w:rPr>
        <w:t xml:space="preserve"> </w:t>
      </w:r>
      <w:r w:rsidR="00601B47">
        <w:rPr>
          <w:sz w:val="28"/>
        </w:rPr>
        <w:t xml:space="preserve">Панель организатора при создании голосования изображена на рисунке 2. </w:t>
      </w:r>
    </w:p>
    <w:p w14:paraId="7EF907BE" w14:textId="4F2D2B03" w:rsidR="00601B47" w:rsidRDefault="00601B47" w:rsidP="00601B47">
      <w:pPr>
        <w:spacing w:line="360" w:lineRule="auto"/>
        <w:jc w:val="center"/>
        <w:rPr>
          <w:sz w:val="28"/>
        </w:rPr>
      </w:pPr>
      <w:r w:rsidRPr="00601B47">
        <w:rPr>
          <w:noProof/>
          <w:sz w:val="28"/>
        </w:rPr>
        <w:drawing>
          <wp:inline distT="0" distB="0" distL="0" distR="0" wp14:anchorId="12D802DC" wp14:editId="1988F8F0">
            <wp:extent cx="5309556" cy="2495550"/>
            <wp:effectExtent l="19050" t="19050" r="24765" b="1905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323675" cy="2502186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F27A371" w14:textId="577278E6" w:rsidR="00601B47" w:rsidRDefault="00601B47" w:rsidP="00601B47">
      <w:pPr>
        <w:spacing w:line="360" w:lineRule="auto"/>
        <w:jc w:val="center"/>
        <w:rPr>
          <w:sz w:val="28"/>
        </w:rPr>
      </w:pPr>
      <w:r>
        <w:rPr>
          <w:sz w:val="28"/>
        </w:rPr>
        <w:t>Рисунок 2 – Панель организатора при создании голосования</w:t>
      </w:r>
    </w:p>
    <w:p w14:paraId="12D54336" w14:textId="77777777" w:rsidR="00A90F5A" w:rsidRDefault="00A90F5A" w:rsidP="00A90F5A">
      <w:pPr>
        <w:pStyle w:val="AStyle"/>
      </w:pPr>
    </w:p>
    <w:p w14:paraId="3C7DA94A" w14:textId="6504CC1D" w:rsidR="00F90F53" w:rsidRPr="00EB0B51" w:rsidRDefault="004250BC" w:rsidP="00A723A5">
      <w:pPr>
        <w:suppressAutoHyphens/>
        <w:spacing w:line="360" w:lineRule="auto"/>
        <w:ind w:firstLine="709"/>
        <w:jc w:val="both"/>
        <w:rPr>
          <w:color w:val="000000" w:themeColor="text1"/>
          <w:sz w:val="28"/>
          <w:szCs w:val="28"/>
        </w:rPr>
      </w:pPr>
      <w:r>
        <w:rPr>
          <w:b/>
          <w:sz w:val="28"/>
          <w:szCs w:val="28"/>
        </w:rPr>
        <w:t>Московское</w:t>
      </w:r>
      <w:r w:rsidRPr="004250BC">
        <w:rPr>
          <w:b/>
          <w:sz w:val="28"/>
          <w:szCs w:val="28"/>
        </w:rPr>
        <w:t xml:space="preserve"> голосование</w:t>
      </w:r>
      <w:r w:rsidR="00DA3039">
        <w:rPr>
          <w:sz w:val="28"/>
          <w:szCs w:val="28"/>
        </w:rPr>
        <w:t xml:space="preserve"> </w:t>
      </w:r>
      <w:r w:rsidR="00DA3039" w:rsidRPr="00EB0B51">
        <w:rPr>
          <w:sz w:val="28"/>
          <w:szCs w:val="28"/>
        </w:rPr>
        <w:t>[</w:t>
      </w:r>
      <w:r w:rsidR="00A3399F" w:rsidRPr="00B26153">
        <w:rPr>
          <w:sz w:val="28"/>
        </w:rPr>
        <w:t>12</w:t>
      </w:r>
      <w:r w:rsidR="00DA3039" w:rsidRPr="00EB0B51">
        <w:rPr>
          <w:sz w:val="28"/>
          <w:szCs w:val="28"/>
        </w:rPr>
        <w:t>]</w:t>
      </w:r>
    </w:p>
    <w:p w14:paraId="23605F96" w14:textId="2B5CB37D" w:rsidR="00AA4908" w:rsidRDefault="004250BC" w:rsidP="00AA4908">
      <w:pPr>
        <w:spacing w:line="360" w:lineRule="auto"/>
        <w:ind w:firstLine="709"/>
        <w:jc w:val="both"/>
        <w:rPr>
          <w:sz w:val="28"/>
          <w:szCs w:val="28"/>
        </w:rPr>
      </w:pPr>
      <w:r>
        <w:rPr>
          <w:sz w:val="28"/>
          <w:szCs w:val="28"/>
        </w:rPr>
        <w:t>Московское</w:t>
      </w:r>
      <w:r w:rsidRPr="00737A68">
        <w:rPr>
          <w:sz w:val="28"/>
          <w:szCs w:val="28"/>
        </w:rPr>
        <w:t xml:space="preserve"> голосование</w:t>
      </w:r>
      <w:r w:rsidR="003B2359">
        <w:rPr>
          <w:sz w:val="28"/>
          <w:szCs w:val="28"/>
        </w:rPr>
        <w:t> </w:t>
      </w:r>
      <w:r w:rsidR="00E55417">
        <w:rPr>
          <w:b/>
          <w:sz w:val="28"/>
          <w:szCs w:val="28"/>
        </w:rPr>
        <w:t>–</w:t>
      </w:r>
      <w:r w:rsidR="003B2359">
        <w:rPr>
          <w:b/>
          <w:sz w:val="28"/>
          <w:szCs w:val="28"/>
        </w:rPr>
        <w:t> </w:t>
      </w:r>
      <w:r>
        <w:rPr>
          <w:sz w:val="28"/>
          <w:szCs w:val="28"/>
        </w:rPr>
        <w:t>э</w:t>
      </w:r>
      <w:r w:rsidR="005E4681">
        <w:rPr>
          <w:sz w:val="28"/>
          <w:szCs w:val="28"/>
        </w:rPr>
        <w:t>лектронное голосование для жителей Мос</w:t>
      </w:r>
      <w:r w:rsidR="00F41361">
        <w:rPr>
          <w:sz w:val="28"/>
          <w:szCs w:val="28"/>
        </w:rPr>
        <w:t>квы, которое проводится на портале мэра и правительства столицы</w:t>
      </w:r>
      <w:r w:rsidR="00997CA3">
        <w:rPr>
          <w:sz w:val="28"/>
          <w:szCs w:val="28"/>
        </w:rPr>
        <w:t>.</w:t>
      </w:r>
      <w:r w:rsidR="00F41361">
        <w:rPr>
          <w:sz w:val="28"/>
          <w:szCs w:val="28"/>
        </w:rPr>
        <w:t xml:space="preserve"> На основе этого сервиса </w:t>
      </w:r>
      <w:r w:rsidR="00AA4908">
        <w:rPr>
          <w:sz w:val="28"/>
          <w:szCs w:val="28"/>
        </w:rPr>
        <w:t xml:space="preserve">были проведены выборы в Мосгордуму и </w:t>
      </w:r>
      <w:r w:rsidR="000F022D">
        <w:rPr>
          <w:sz w:val="28"/>
          <w:szCs w:val="28"/>
        </w:rPr>
        <w:t>выборы муниципальных депутатов.</w:t>
      </w:r>
    </w:p>
    <w:p w14:paraId="0ADFF403" w14:textId="03E388AE" w:rsidR="00E52B8F" w:rsidRPr="009C2CA5" w:rsidRDefault="00E52B8F" w:rsidP="00B71D0B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lastRenderedPageBreak/>
        <w:t xml:space="preserve">Для проведения онлайн-голосования используется блокчейн </w:t>
      </w:r>
      <w:r>
        <w:rPr>
          <w:sz w:val="28"/>
          <w:lang w:val="en-US"/>
        </w:rPr>
        <w:t>Ethereum</w:t>
      </w:r>
      <w:r w:rsidRPr="00E52B8F">
        <w:rPr>
          <w:sz w:val="28"/>
        </w:rPr>
        <w:t xml:space="preserve"> </w:t>
      </w:r>
      <w:r>
        <w:rPr>
          <w:sz w:val="28"/>
        </w:rPr>
        <w:t xml:space="preserve">с алгоритмом консенсуса </w:t>
      </w:r>
      <w:r>
        <w:rPr>
          <w:sz w:val="28"/>
          <w:lang w:val="en-US"/>
        </w:rPr>
        <w:t>PoA</w:t>
      </w:r>
      <w:r w:rsidRPr="00E52B8F">
        <w:rPr>
          <w:sz w:val="28"/>
        </w:rPr>
        <w:t xml:space="preserve"> (</w:t>
      </w:r>
      <w:r>
        <w:rPr>
          <w:sz w:val="28"/>
          <w:lang w:val="en-US"/>
        </w:rPr>
        <w:t>Proof</w:t>
      </w:r>
      <w:r w:rsidRPr="00E52B8F">
        <w:rPr>
          <w:sz w:val="28"/>
        </w:rPr>
        <w:t xml:space="preserve"> </w:t>
      </w:r>
      <w:r>
        <w:rPr>
          <w:sz w:val="28"/>
          <w:lang w:val="en-US"/>
        </w:rPr>
        <w:t>of</w:t>
      </w:r>
      <w:r w:rsidRPr="00E52B8F">
        <w:rPr>
          <w:sz w:val="28"/>
        </w:rPr>
        <w:t xml:space="preserve"> </w:t>
      </w:r>
      <w:r>
        <w:rPr>
          <w:sz w:val="28"/>
          <w:lang w:val="en-US"/>
        </w:rPr>
        <w:t>Authority</w:t>
      </w:r>
      <w:r w:rsidRPr="00E52B8F">
        <w:rPr>
          <w:sz w:val="28"/>
        </w:rPr>
        <w:t xml:space="preserve">). </w:t>
      </w:r>
      <w:r>
        <w:rPr>
          <w:sz w:val="28"/>
        </w:rPr>
        <w:t>В данной системе любой желающий может отслеживать все происходящее в блокчейне, но создавать новые блоки могут только специальные узлы-валидаторы.</w:t>
      </w:r>
      <w:r w:rsidR="009C2CA5">
        <w:rPr>
          <w:sz w:val="28"/>
        </w:rPr>
        <w:t xml:space="preserve"> За основу было взято программное обеспечение портала mos.ru. Анонимность избирателя гарантирует прокси-сервер, который генерирует уникальные ссылки на бюллетень, формируемые случайным образом</w:t>
      </w:r>
      <w:r w:rsidR="005E4681">
        <w:rPr>
          <w:sz w:val="28"/>
        </w:rPr>
        <w:t xml:space="preserve"> </w:t>
      </w:r>
      <w:r w:rsidR="005E4681" w:rsidRPr="0026069D">
        <w:rPr>
          <w:sz w:val="28"/>
        </w:rPr>
        <w:t>[</w:t>
      </w:r>
      <w:r w:rsidR="0026069D">
        <w:rPr>
          <w:sz w:val="28"/>
        </w:rPr>
        <w:t>13</w:t>
      </w:r>
      <w:r w:rsidR="005E4681" w:rsidRPr="0026069D">
        <w:rPr>
          <w:sz w:val="28"/>
        </w:rPr>
        <w:t>]</w:t>
      </w:r>
      <w:r w:rsidR="009C2CA5" w:rsidRPr="0026069D">
        <w:rPr>
          <w:sz w:val="28"/>
        </w:rPr>
        <w:t>.</w:t>
      </w:r>
    </w:p>
    <w:p w14:paraId="3546A5DF" w14:textId="25BD2158" w:rsidR="00B71D0B" w:rsidRDefault="007D050B" w:rsidP="00B71D0B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sz w:val="28"/>
          <w:szCs w:val="28"/>
        </w:rPr>
        <w:t>Д</w:t>
      </w:r>
      <w:r w:rsidR="004250BC" w:rsidRPr="0086656D">
        <w:rPr>
          <w:sz w:val="28"/>
          <w:szCs w:val="28"/>
        </w:rPr>
        <w:t xml:space="preserve">ля участия в голосовании нужно было оставить заявку на включение в реестр избирателей на сайте mos.ru. </w:t>
      </w:r>
      <w:r w:rsidR="004250BC" w:rsidRPr="000738C6">
        <w:rPr>
          <w:sz w:val="28"/>
          <w:szCs w:val="28"/>
        </w:rPr>
        <w:t>Во время обработки заявки все необходимые данные, которые указал избиратель, проходят проверку.</w:t>
      </w:r>
      <w:r w:rsidR="004250BC" w:rsidRPr="0086656D">
        <w:rPr>
          <w:sz w:val="28"/>
          <w:szCs w:val="28"/>
        </w:rPr>
        <w:t xml:space="preserve"> </w:t>
      </w:r>
      <w:r w:rsidR="004250BC" w:rsidRPr="00E336F6">
        <w:rPr>
          <w:sz w:val="28"/>
          <w:szCs w:val="28"/>
        </w:rPr>
        <w:t>В день голосования избиратель переходит в раздел «Услуги» электронных выборов и получает доступ к форме голосования.</w:t>
      </w:r>
      <w:r w:rsidR="004250BC" w:rsidRPr="0086656D">
        <w:rPr>
          <w:sz w:val="28"/>
          <w:szCs w:val="28"/>
        </w:rPr>
        <w:t xml:space="preserve"> Далее </w:t>
      </w:r>
      <w:r w:rsidR="004250BC" w:rsidRPr="0086656D">
        <w:rPr>
          <w:sz w:val="28"/>
          <w:szCs w:val="28"/>
          <w:shd w:val="clear" w:color="auto" w:fill="FFFFFF"/>
        </w:rPr>
        <w:t>избиратель проставляет галочки напротив выбранных вариантов ответа и нажимает «Проголосовать».</w:t>
      </w:r>
      <w:r w:rsidR="004250BC" w:rsidRPr="0086656D">
        <w:rPr>
          <w:color w:val="000000"/>
          <w:sz w:val="28"/>
          <w:szCs w:val="28"/>
        </w:rPr>
        <w:t xml:space="preserve"> </w:t>
      </w:r>
      <w:r w:rsidR="004250BC" w:rsidRPr="0086656D">
        <w:rPr>
          <w:sz w:val="28"/>
          <w:szCs w:val="28"/>
          <w:shd w:val="clear" w:color="auto" w:fill="FFFFFF"/>
        </w:rPr>
        <w:t>Анонимайзер генерирует ссылку и доступ к анонимному бюллетеню через личный кабинет: такая ссылка создается всего один ра</w:t>
      </w:r>
      <w:r w:rsidR="00775B52">
        <w:rPr>
          <w:sz w:val="28"/>
          <w:szCs w:val="28"/>
          <w:shd w:val="clear" w:color="auto" w:fill="FFFFFF"/>
        </w:rPr>
        <w:t xml:space="preserve">з. </w:t>
      </w:r>
      <w:r w:rsidR="004250BC" w:rsidRPr="0086656D">
        <w:rPr>
          <w:sz w:val="28"/>
          <w:szCs w:val="28"/>
          <w:shd w:val="clear" w:color="auto" w:fill="FFFFFF"/>
        </w:rPr>
        <w:t xml:space="preserve">Блокчейн обеспечивает сохранение данных в ходе голосования и их интерпретацию по завершении голосования. Он размещается в отдельном защищенном сегменте сети внутри </w:t>
      </w:r>
      <w:r w:rsidR="0052134F">
        <w:rPr>
          <w:sz w:val="28"/>
          <w:szCs w:val="28"/>
          <w:shd w:val="clear" w:color="auto" w:fill="FFFFFF"/>
        </w:rPr>
        <w:t>центра обработки данных</w:t>
      </w:r>
      <w:r w:rsidR="004250BC" w:rsidRPr="0086656D">
        <w:rPr>
          <w:sz w:val="28"/>
          <w:szCs w:val="28"/>
          <w:shd w:val="clear" w:color="auto" w:fill="FFFFFF"/>
        </w:rPr>
        <w:t>. Система печати бюллетеней отвечает за вывод дан</w:t>
      </w:r>
      <w:r w:rsidR="004250BC">
        <w:rPr>
          <w:sz w:val="28"/>
          <w:szCs w:val="28"/>
          <w:shd w:val="clear" w:color="auto" w:fill="FFFFFF"/>
        </w:rPr>
        <w:t>ных на ленту в ходе голосования</w:t>
      </w:r>
      <w:r w:rsidR="00EB0B51" w:rsidRPr="00EB0B51">
        <w:rPr>
          <w:sz w:val="28"/>
          <w:szCs w:val="28"/>
          <w:shd w:val="clear" w:color="auto" w:fill="FFFFFF"/>
        </w:rPr>
        <w:t xml:space="preserve"> [</w:t>
      </w:r>
      <w:r w:rsidR="00F67CA9" w:rsidRPr="00F67CA9">
        <w:rPr>
          <w:sz w:val="28"/>
          <w:szCs w:val="28"/>
          <w:shd w:val="clear" w:color="auto" w:fill="FFFFFF"/>
        </w:rPr>
        <w:t>14</w:t>
      </w:r>
      <w:r w:rsidR="00EB0B51" w:rsidRPr="00EB0B51">
        <w:rPr>
          <w:sz w:val="28"/>
          <w:szCs w:val="28"/>
          <w:shd w:val="clear" w:color="auto" w:fill="FFFFFF"/>
        </w:rPr>
        <w:t>]</w:t>
      </w:r>
      <w:r w:rsidR="004250BC">
        <w:rPr>
          <w:sz w:val="28"/>
          <w:szCs w:val="28"/>
          <w:shd w:val="clear" w:color="auto" w:fill="FFFFFF"/>
        </w:rPr>
        <w:t>.</w:t>
      </w:r>
    </w:p>
    <w:p w14:paraId="312B40E5" w14:textId="754E67DE" w:rsidR="00076B39" w:rsidRPr="006003C2" w:rsidRDefault="00FE486D" w:rsidP="00142F74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b/>
          <w:sz w:val="28"/>
          <w:szCs w:val="28"/>
          <w:shd w:val="clear" w:color="auto" w:fill="FFFFFF"/>
          <w:lang w:val="en-US"/>
        </w:rPr>
        <w:t>WE</w:t>
      </w:r>
      <w:r w:rsidRPr="006003C2">
        <w:rPr>
          <w:b/>
          <w:sz w:val="28"/>
          <w:szCs w:val="28"/>
          <w:shd w:val="clear" w:color="auto" w:fill="FFFFFF"/>
        </w:rPr>
        <w:t>.</w:t>
      </w:r>
      <w:r w:rsidR="0027073B">
        <w:rPr>
          <w:b/>
          <w:sz w:val="28"/>
          <w:szCs w:val="28"/>
          <w:shd w:val="clear" w:color="auto" w:fill="FFFFFF"/>
          <w:lang w:val="en-US"/>
        </w:rPr>
        <w:t>Vote</w:t>
      </w:r>
      <w:r w:rsidR="001F7AC6" w:rsidRPr="006003C2">
        <w:rPr>
          <w:sz w:val="28"/>
          <w:szCs w:val="28"/>
          <w:shd w:val="clear" w:color="auto" w:fill="FFFFFF"/>
        </w:rPr>
        <w:t xml:space="preserve"> [</w:t>
      </w:r>
      <w:r w:rsidR="00324BF7">
        <w:rPr>
          <w:sz w:val="28"/>
          <w:szCs w:val="28"/>
          <w:shd w:val="clear" w:color="auto" w:fill="FFFFFF"/>
        </w:rPr>
        <w:t>15</w:t>
      </w:r>
      <w:r w:rsidR="001F7AC6" w:rsidRPr="006003C2">
        <w:rPr>
          <w:sz w:val="28"/>
          <w:szCs w:val="28"/>
          <w:shd w:val="clear" w:color="auto" w:fill="FFFFFF"/>
        </w:rPr>
        <w:t>]</w:t>
      </w:r>
    </w:p>
    <w:p w14:paraId="67D956E2" w14:textId="3BB9FF06" w:rsidR="00B33B22" w:rsidRPr="00B33B22" w:rsidRDefault="0027073B" w:rsidP="00B33B22">
      <w:pPr>
        <w:pStyle w:val="AStyle"/>
      </w:pPr>
      <w:r>
        <w:rPr>
          <w:shd w:val="clear" w:color="auto" w:fill="FFFFFF"/>
          <w:lang w:val="en-US"/>
        </w:rPr>
        <w:t>WE</w:t>
      </w:r>
      <w:r w:rsidRPr="0027073B">
        <w:rPr>
          <w:shd w:val="clear" w:color="auto" w:fill="FFFFFF"/>
        </w:rPr>
        <w:t>.</w:t>
      </w:r>
      <w:r>
        <w:rPr>
          <w:shd w:val="clear" w:color="auto" w:fill="FFFFFF"/>
          <w:lang w:val="en-US"/>
        </w:rPr>
        <w:t>Vote</w:t>
      </w:r>
      <w:r w:rsidRPr="0027073B">
        <w:rPr>
          <w:shd w:val="clear" w:color="auto" w:fill="FFFFFF"/>
        </w:rPr>
        <w:t xml:space="preserve"> – </w:t>
      </w:r>
      <w:r>
        <w:rPr>
          <w:shd w:val="clear" w:color="auto" w:fill="FFFFFF"/>
        </w:rPr>
        <w:t xml:space="preserve">сервис блокчейн-голосований, разработанный российской компанией </w:t>
      </w:r>
      <w:r>
        <w:rPr>
          <w:shd w:val="clear" w:color="auto" w:fill="FFFFFF"/>
          <w:lang w:val="en-US"/>
        </w:rPr>
        <w:t>Waves</w:t>
      </w:r>
      <w:r w:rsidRPr="0027073B">
        <w:rPr>
          <w:shd w:val="clear" w:color="auto" w:fill="FFFFFF"/>
        </w:rPr>
        <w:t xml:space="preserve"> </w:t>
      </w:r>
      <w:r>
        <w:rPr>
          <w:shd w:val="clear" w:color="auto" w:fill="FFFFFF"/>
          <w:lang w:val="en-US"/>
        </w:rPr>
        <w:t>Enterprise</w:t>
      </w:r>
      <w:r>
        <w:rPr>
          <w:shd w:val="clear" w:color="auto" w:fill="FFFFFF"/>
        </w:rPr>
        <w:t xml:space="preserve"> [</w:t>
      </w:r>
      <w:r w:rsidR="006003C2">
        <w:rPr>
          <w:shd w:val="clear" w:color="auto" w:fill="FFFFFF"/>
        </w:rPr>
        <w:t>16</w:t>
      </w:r>
      <w:r w:rsidR="00E1749F">
        <w:rPr>
          <w:shd w:val="clear" w:color="auto" w:fill="FFFFFF"/>
        </w:rPr>
        <w:t>].</w:t>
      </w:r>
      <w:r w:rsidR="00B33B22">
        <w:rPr>
          <w:shd w:val="clear" w:color="auto" w:fill="FFFFFF"/>
        </w:rPr>
        <w:t xml:space="preserve"> </w:t>
      </w:r>
      <w:r w:rsidR="00B33B22" w:rsidRPr="00B33B22">
        <w:t>Сервис WE.Vote наиболее полно реализует концепцию безопасной системы онлайн-голосования.</w:t>
      </w:r>
      <w:r w:rsidR="00B33B22">
        <w:t xml:space="preserve"> </w:t>
      </w:r>
      <w:r w:rsidR="00B33B22" w:rsidRPr="00B33B22">
        <w:t>Сервис основан на блокчейн-</w:t>
      </w:r>
      <w:r w:rsidR="00B33B22">
        <w:t>сети Waves Enterprise Mainnet.</w:t>
      </w:r>
    </w:p>
    <w:p w14:paraId="308F3A36" w14:textId="049E2F9E" w:rsidR="003B4A1B" w:rsidRDefault="000844E4" w:rsidP="000844E4">
      <w:pPr>
        <w:pStyle w:val="AStyle"/>
        <w:rPr>
          <w:shd w:val="clear" w:color="auto" w:fill="FFFFFF"/>
        </w:rPr>
      </w:pPr>
      <w:r>
        <w:rPr>
          <w:shd w:val="clear" w:color="auto" w:fill="FFFFFF"/>
        </w:rPr>
        <w:t xml:space="preserve">Со стороны WE.Vote выглядит как обычный сервис дистанционных голосований. Организатор голосования заходит в веб-интерфейс сервиса, создает новое голосование, настраивает бюллетени и добавляет электронные адреса участников. Далее бюллетени рассылаются участникам, система </w:t>
      </w:r>
      <w:r>
        <w:rPr>
          <w:shd w:val="clear" w:color="auto" w:fill="FFFFFF"/>
        </w:rPr>
        <w:lastRenderedPageBreak/>
        <w:t xml:space="preserve">подсчитывает голоса и выдает готовый отчет с итогами голосования. </w:t>
      </w:r>
      <w:r w:rsidR="00E84115">
        <w:rPr>
          <w:shd w:val="clear" w:color="auto" w:fill="FFFFFF"/>
        </w:rPr>
        <w:t>П</w:t>
      </w:r>
      <w:r>
        <w:rPr>
          <w:shd w:val="clear" w:color="auto" w:fill="FFFFFF"/>
        </w:rPr>
        <w:t xml:space="preserve">орядок не отличается от привычного для </w:t>
      </w:r>
      <w:r w:rsidR="00041523">
        <w:rPr>
          <w:shd w:val="clear" w:color="auto" w:fill="FFFFFF"/>
        </w:rPr>
        <w:t>традиционных</w:t>
      </w:r>
      <w:r w:rsidR="001B6410">
        <w:rPr>
          <w:shd w:val="clear" w:color="auto" w:fill="FFFFFF"/>
        </w:rPr>
        <w:t xml:space="preserve"> голосований</w:t>
      </w:r>
      <w:r>
        <w:rPr>
          <w:shd w:val="clear" w:color="auto" w:fill="FFFFFF"/>
        </w:rPr>
        <w:t>.</w:t>
      </w:r>
    </w:p>
    <w:p w14:paraId="2A531869" w14:textId="215E47D1" w:rsidR="00BF198B" w:rsidRDefault="003F2296" w:rsidP="00BF198B">
      <w:pPr>
        <w:pStyle w:val="AStyle"/>
        <w:rPr>
          <w:shd w:val="clear" w:color="auto" w:fill="FFFFFF"/>
        </w:rPr>
      </w:pPr>
      <w:r>
        <w:rPr>
          <w:shd w:val="clear" w:color="auto" w:fill="FFFFFF"/>
        </w:rPr>
        <w:t xml:space="preserve">На рисунке 3 изображена </w:t>
      </w:r>
      <w:r w:rsidR="00D843FD">
        <w:rPr>
          <w:shd w:val="clear" w:color="auto" w:fill="FFFFFF"/>
        </w:rPr>
        <w:t>главная страница, на которой отображаются</w:t>
      </w:r>
      <w:r>
        <w:rPr>
          <w:shd w:val="clear" w:color="auto" w:fill="FFFFFF"/>
        </w:rPr>
        <w:t xml:space="preserve"> </w:t>
      </w:r>
      <w:r w:rsidR="00D843FD">
        <w:rPr>
          <w:shd w:val="clear" w:color="auto" w:fill="FFFFFF"/>
        </w:rPr>
        <w:t>все голосования</w:t>
      </w:r>
      <w:r>
        <w:rPr>
          <w:shd w:val="clear" w:color="auto" w:fill="FFFFFF"/>
        </w:rPr>
        <w:t xml:space="preserve"> пользователя. В данной панели существует возможность найти конкретное голосование по его названию, сортировать все голосования по дате и его статусу.</w:t>
      </w:r>
    </w:p>
    <w:p w14:paraId="0931021E" w14:textId="5E7F044A" w:rsidR="00072062" w:rsidRDefault="00072062" w:rsidP="00072062">
      <w:pPr>
        <w:pStyle w:val="AStyle"/>
        <w:ind w:firstLine="0"/>
        <w:jc w:val="center"/>
        <w:rPr>
          <w:shd w:val="clear" w:color="auto" w:fill="FFFFFF"/>
        </w:rPr>
      </w:pPr>
      <w:r>
        <w:rPr>
          <w:noProof/>
          <w:lang w:eastAsia="ru-RU"/>
        </w:rPr>
        <w:drawing>
          <wp:inline distT="0" distB="0" distL="0" distR="0" wp14:anchorId="65988D64" wp14:editId="41383085">
            <wp:extent cx="5619750" cy="3462472"/>
            <wp:effectExtent l="19050" t="19050" r="19050" b="24130"/>
            <wp:docPr id="7" name="Рисунок 7" descr="im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1969" cy="347616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6E482E4" w14:textId="1CA10CF3" w:rsidR="00072062" w:rsidRPr="00DF440B" w:rsidRDefault="00072062" w:rsidP="00072062">
      <w:pPr>
        <w:pStyle w:val="AStyle"/>
        <w:ind w:firstLine="0"/>
        <w:jc w:val="center"/>
        <w:rPr>
          <w:shd w:val="clear" w:color="auto" w:fill="FFFFFF"/>
          <w:lang w:val="en-US"/>
        </w:rPr>
      </w:pPr>
      <w:r>
        <w:rPr>
          <w:shd w:val="clear" w:color="auto" w:fill="FFFFFF"/>
        </w:rPr>
        <w:t xml:space="preserve">Рисунок 3 – </w:t>
      </w:r>
      <w:r w:rsidR="00EC11E2">
        <w:rPr>
          <w:shd w:val="clear" w:color="auto" w:fill="FFFFFF"/>
        </w:rPr>
        <w:t xml:space="preserve">Главная страница </w:t>
      </w:r>
      <w:r w:rsidR="00EC11E2">
        <w:rPr>
          <w:shd w:val="clear" w:color="auto" w:fill="FFFFFF"/>
          <w:lang w:val="en-US"/>
        </w:rPr>
        <w:t>We.Vote</w:t>
      </w:r>
    </w:p>
    <w:p w14:paraId="49F94840" w14:textId="77777777" w:rsidR="00142F74" w:rsidRPr="0027073B" w:rsidRDefault="00142F74" w:rsidP="00B71D0B">
      <w:pPr>
        <w:spacing w:line="360" w:lineRule="auto"/>
        <w:ind w:firstLine="709"/>
        <w:jc w:val="both"/>
        <w:rPr>
          <w:b/>
          <w:sz w:val="28"/>
          <w:szCs w:val="28"/>
          <w:shd w:val="clear" w:color="auto" w:fill="FFFFFF"/>
        </w:rPr>
      </w:pPr>
    </w:p>
    <w:p w14:paraId="4578D198" w14:textId="5011E8F6" w:rsidR="00883057" w:rsidRPr="00D10E3F" w:rsidRDefault="00883057" w:rsidP="00883057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16" w:name="_Toc127490743"/>
      <w:r>
        <w:t>1</w:t>
      </w:r>
      <w:r w:rsidRPr="0025789A">
        <w:t>.</w:t>
      </w:r>
      <w:r>
        <w:t>4</w:t>
      </w:r>
      <w:r w:rsidRPr="0025789A">
        <w:t xml:space="preserve">. </w:t>
      </w:r>
      <w:r>
        <w:t>Краткий обзор технологий</w:t>
      </w:r>
      <w:r w:rsidR="006662AA">
        <w:t xml:space="preserve"> </w:t>
      </w:r>
      <w:r w:rsidR="00B9432B">
        <w:t xml:space="preserve">для </w:t>
      </w:r>
      <w:r w:rsidR="006662AA">
        <w:t>разработки</w:t>
      </w:r>
      <w:r>
        <w:t xml:space="preserve"> веб-приложений</w:t>
      </w:r>
      <w:bookmarkEnd w:id="16"/>
    </w:p>
    <w:p w14:paraId="0CAF8B1F" w14:textId="76F8C70D" w:rsidR="00883057" w:rsidRDefault="00F81DA5" w:rsidP="00B71D0B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sz w:val="28"/>
          <w:szCs w:val="28"/>
          <w:shd w:val="clear" w:color="auto" w:fill="FFFFFF"/>
        </w:rPr>
        <w:t>Рассмотрим основные фреймворки и библиотеки для разработки веб-приложений.</w:t>
      </w:r>
    </w:p>
    <w:p w14:paraId="02C3580E" w14:textId="75787ACF" w:rsidR="002D57E7" w:rsidRPr="00255900" w:rsidRDefault="00152F30" w:rsidP="00B71D0B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  <w:lang w:val="en-US"/>
        </w:rPr>
      </w:pPr>
      <w:r>
        <w:rPr>
          <w:b/>
          <w:sz w:val="28"/>
          <w:szCs w:val="28"/>
          <w:shd w:val="clear" w:color="auto" w:fill="FFFFFF"/>
          <w:lang w:val="en-US"/>
        </w:rPr>
        <w:t>Angular</w:t>
      </w:r>
      <w:r w:rsidR="00255900" w:rsidRPr="00A61304">
        <w:rPr>
          <w:b/>
          <w:sz w:val="28"/>
          <w:szCs w:val="28"/>
          <w:shd w:val="clear" w:color="auto" w:fill="FFFFFF"/>
          <w:lang w:val="en-US"/>
        </w:rPr>
        <w:t xml:space="preserve"> </w:t>
      </w:r>
      <w:r w:rsidR="00255900">
        <w:rPr>
          <w:sz w:val="28"/>
          <w:szCs w:val="28"/>
          <w:shd w:val="clear" w:color="auto" w:fill="FFFFFF"/>
          <w:lang w:val="en-US"/>
        </w:rPr>
        <w:t>[17]</w:t>
      </w:r>
    </w:p>
    <w:p w14:paraId="77CFFAED" w14:textId="27BDEBFA" w:rsidR="00152F30" w:rsidRPr="00F001B8" w:rsidRDefault="00F001B8" w:rsidP="00F001B8">
      <w:pPr>
        <w:pStyle w:val="AStyle"/>
        <w:rPr>
          <w:b/>
          <w:shd w:val="clear" w:color="auto" w:fill="FFFFFF"/>
        </w:rPr>
      </w:pPr>
      <w:r>
        <w:rPr>
          <w:shd w:val="clear" w:color="auto" w:fill="FFFFFF"/>
        </w:rPr>
        <w:t>Э</w:t>
      </w:r>
      <w:r>
        <w:rPr>
          <w:shd w:val="clear" w:color="auto" w:fill="FFFFFF"/>
        </w:rPr>
        <w:t>то JavaScript-фреймворк от Google</w:t>
      </w:r>
      <w:r w:rsidR="00A03FE9">
        <w:rPr>
          <w:shd w:val="clear" w:color="auto" w:fill="FFFFFF"/>
        </w:rPr>
        <w:t xml:space="preserve"> </w:t>
      </w:r>
      <w:r w:rsidR="00A03FE9" w:rsidRPr="00A03FE9">
        <w:rPr>
          <w:shd w:val="clear" w:color="auto" w:fill="FFFFFF"/>
        </w:rPr>
        <w:t>[</w:t>
      </w:r>
      <w:r w:rsidR="00A03FE9" w:rsidRPr="002E5EC5">
        <w:rPr>
          <w:shd w:val="clear" w:color="auto" w:fill="FFFFFF"/>
        </w:rPr>
        <w:t>18</w:t>
      </w:r>
      <w:r w:rsidR="00A03FE9" w:rsidRPr="00A03FE9">
        <w:rPr>
          <w:shd w:val="clear" w:color="auto" w:fill="FFFFFF"/>
        </w:rPr>
        <w:t>]</w:t>
      </w:r>
      <w:r>
        <w:rPr>
          <w:shd w:val="clear" w:color="auto" w:fill="FFFFFF"/>
        </w:rPr>
        <w:t>, совместимый с большинством распространенных редакторов кода. Angular предназначен для создания динамических однос</w:t>
      </w:r>
      <w:r>
        <w:rPr>
          <w:shd w:val="clear" w:color="auto" w:fill="FFFFFF"/>
        </w:rPr>
        <w:t xml:space="preserve">траничных веб-приложений (SPA – </w:t>
      </w:r>
      <w:r>
        <w:rPr>
          <w:shd w:val="clear" w:color="auto" w:fill="FFFFFF"/>
        </w:rPr>
        <w:t xml:space="preserve">Single Page Applications). </w:t>
      </w:r>
      <w:r w:rsidR="00F224A9">
        <w:rPr>
          <w:shd w:val="clear" w:color="auto" w:fill="FFFFFF"/>
        </w:rPr>
        <w:t>Фреймворк использует компонентный подход</w:t>
      </w:r>
      <w:r w:rsidR="00005D28">
        <w:rPr>
          <w:shd w:val="clear" w:color="auto" w:fill="FFFFFF"/>
        </w:rPr>
        <w:t xml:space="preserve">, а также преобразовывает документы на основе </w:t>
      </w:r>
      <w:r w:rsidR="00005D28">
        <w:rPr>
          <w:shd w:val="clear" w:color="auto" w:fill="FFFFFF"/>
          <w:lang w:val="en-US"/>
        </w:rPr>
        <w:t>HTML</w:t>
      </w:r>
      <w:r w:rsidR="002E5EC5" w:rsidRPr="002E5EC5">
        <w:rPr>
          <w:shd w:val="clear" w:color="auto" w:fill="FFFFFF"/>
        </w:rPr>
        <w:t xml:space="preserve"> [</w:t>
      </w:r>
      <w:r w:rsidR="002E5EC5" w:rsidRPr="001E4DB5">
        <w:rPr>
          <w:shd w:val="clear" w:color="auto" w:fill="FFFFFF"/>
        </w:rPr>
        <w:t>19</w:t>
      </w:r>
      <w:r w:rsidR="002E5EC5" w:rsidRPr="002E5EC5">
        <w:rPr>
          <w:shd w:val="clear" w:color="auto" w:fill="FFFFFF"/>
        </w:rPr>
        <w:t>]</w:t>
      </w:r>
      <w:r w:rsidR="00005D28" w:rsidRPr="00005D28">
        <w:rPr>
          <w:shd w:val="clear" w:color="auto" w:fill="FFFFFF"/>
        </w:rPr>
        <w:t xml:space="preserve"> </w:t>
      </w:r>
      <w:r w:rsidR="00005D28">
        <w:rPr>
          <w:shd w:val="clear" w:color="auto" w:fill="FFFFFF"/>
        </w:rPr>
        <w:t>в динамический контент</w:t>
      </w:r>
      <w:r w:rsidR="00F224A9">
        <w:rPr>
          <w:shd w:val="clear" w:color="auto" w:fill="FFFFFF"/>
        </w:rPr>
        <w:t xml:space="preserve">. </w:t>
      </w:r>
    </w:p>
    <w:p w14:paraId="549AA95E" w14:textId="5A3A09AF" w:rsidR="00152F30" w:rsidRPr="00005D28" w:rsidRDefault="00152F30" w:rsidP="00B71D0B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b/>
          <w:sz w:val="28"/>
          <w:szCs w:val="28"/>
          <w:shd w:val="clear" w:color="auto" w:fill="FFFFFF"/>
          <w:lang w:val="en-US"/>
        </w:rPr>
        <w:lastRenderedPageBreak/>
        <w:t>Vue</w:t>
      </w:r>
      <w:r w:rsidRPr="00005D28">
        <w:rPr>
          <w:b/>
          <w:sz w:val="28"/>
          <w:szCs w:val="28"/>
          <w:shd w:val="clear" w:color="auto" w:fill="FFFFFF"/>
        </w:rPr>
        <w:t>.</w:t>
      </w:r>
      <w:r>
        <w:rPr>
          <w:b/>
          <w:sz w:val="28"/>
          <w:szCs w:val="28"/>
          <w:shd w:val="clear" w:color="auto" w:fill="FFFFFF"/>
          <w:lang w:val="en-US"/>
        </w:rPr>
        <w:t>js</w:t>
      </w:r>
      <w:r w:rsidR="00255900" w:rsidRPr="00005D28">
        <w:rPr>
          <w:sz w:val="28"/>
          <w:szCs w:val="28"/>
          <w:shd w:val="clear" w:color="auto" w:fill="FFFFFF"/>
        </w:rPr>
        <w:t xml:space="preserve"> [</w:t>
      </w:r>
      <w:r w:rsidR="001E4DB5">
        <w:rPr>
          <w:sz w:val="28"/>
          <w:szCs w:val="28"/>
          <w:shd w:val="clear" w:color="auto" w:fill="FFFFFF"/>
        </w:rPr>
        <w:t>20</w:t>
      </w:r>
      <w:r w:rsidR="00255900" w:rsidRPr="00005D28">
        <w:rPr>
          <w:sz w:val="28"/>
          <w:szCs w:val="28"/>
          <w:shd w:val="clear" w:color="auto" w:fill="FFFFFF"/>
        </w:rPr>
        <w:t>]</w:t>
      </w:r>
    </w:p>
    <w:p w14:paraId="4C607030" w14:textId="174793BC" w:rsidR="00152F30" w:rsidRPr="00A30D09" w:rsidRDefault="00815079" w:rsidP="00815079">
      <w:pPr>
        <w:pStyle w:val="AStyle"/>
        <w:rPr>
          <w:b/>
          <w:shd w:val="clear" w:color="auto" w:fill="FFFFFF"/>
        </w:rPr>
      </w:pPr>
      <w:r>
        <w:rPr>
          <w:shd w:val="clear" w:color="auto" w:fill="FFFFFF"/>
        </w:rPr>
        <w:t>Ф</w:t>
      </w:r>
      <w:r>
        <w:rPr>
          <w:shd w:val="clear" w:color="auto" w:fill="FFFFFF"/>
        </w:rPr>
        <w:t>реймворк с открытым исходным кодом для одностраничных приложений, который требует знания HTML и CSS</w:t>
      </w:r>
      <w:r w:rsidRPr="00815079">
        <w:rPr>
          <w:shd w:val="clear" w:color="auto" w:fill="FFFFFF"/>
        </w:rPr>
        <w:t xml:space="preserve"> [</w:t>
      </w:r>
      <w:r w:rsidR="001E4DB5">
        <w:rPr>
          <w:shd w:val="clear" w:color="auto" w:fill="FFFFFF"/>
        </w:rPr>
        <w:t>21</w:t>
      </w:r>
      <w:r w:rsidRPr="00815079">
        <w:rPr>
          <w:shd w:val="clear" w:color="auto" w:fill="FFFFFF"/>
        </w:rPr>
        <w:t>]</w:t>
      </w:r>
      <w:r>
        <w:rPr>
          <w:shd w:val="clear" w:color="auto" w:fill="FFFFFF"/>
        </w:rPr>
        <w:t>. Он использует модель разработки на основе компонентов и позволяет присоединять компоненты к проекту. Vue известен небольшим размером документов и синтаксисом на основе HTML.</w:t>
      </w:r>
      <w:r w:rsidR="00A30D09">
        <w:rPr>
          <w:shd w:val="clear" w:color="auto" w:fill="FFFFFF"/>
        </w:rPr>
        <w:t xml:space="preserve"> Так как фреймворк является самым «молодым», размер сообщества</w:t>
      </w:r>
      <w:r w:rsidR="00A30D09" w:rsidRPr="00A30D09">
        <w:rPr>
          <w:shd w:val="clear" w:color="auto" w:fill="FFFFFF"/>
        </w:rPr>
        <w:t xml:space="preserve"> </w:t>
      </w:r>
      <w:r w:rsidR="00A30D09">
        <w:rPr>
          <w:shd w:val="clear" w:color="auto" w:fill="FFFFFF"/>
        </w:rPr>
        <w:t>разработчиков небольшой.</w:t>
      </w:r>
    </w:p>
    <w:p w14:paraId="2589030B" w14:textId="57217CBA" w:rsidR="00152F30" w:rsidRPr="004C093C" w:rsidRDefault="00152F30" w:rsidP="00B71D0B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b/>
          <w:sz w:val="28"/>
          <w:szCs w:val="28"/>
          <w:shd w:val="clear" w:color="auto" w:fill="FFFFFF"/>
          <w:lang w:val="en-US"/>
        </w:rPr>
        <w:t>React</w:t>
      </w:r>
      <w:r w:rsidRPr="004C093C">
        <w:rPr>
          <w:b/>
          <w:sz w:val="28"/>
          <w:szCs w:val="28"/>
          <w:shd w:val="clear" w:color="auto" w:fill="FFFFFF"/>
        </w:rPr>
        <w:t>.</w:t>
      </w:r>
      <w:r>
        <w:rPr>
          <w:b/>
          <w:sz w:val="28"/>
          <w:szCs w:val="28"/>
          <w:shd w:val="clear" w:color="auto" w:fill="FFFFFF"/>
          <w:lang w:val="en-US"/>
        </w:rPr>
        <w:t>js</w:t>
      </w:r>
      <w:r w:rsidR="00255900" w:rsidRPr="004C093C">
        <w:rPr>
          <w:sz w:val="28"/>
          <w:szCs w:val="28"/>
          <w:shd w:val="clear" w:color="auto" w:fill="FFFFFF"/>
        </w:rPr>
        <w:t xml:space="preserve"> [</w:t>
      </w:r>
      <w:r w:rsidR="001E4DB5">
        <w:rPr>
          <w:sz w:val="28"/>
          <w:szCs w:val="28"/>
          <w:shd w:val="clear" w:color="auto" w:fill="FFFFFF"/>
        </w:rPr>
        <w:t>22</w:t>
      </w:r>
      <w:r w:rsidR="00255900" w:rsidRPr="004C093C">
        <w:rPr>
          <w:sz w:val="28"/>
          <w:szCs w:val="28"/>
          <w:shd w:val="clear" w:color="auto" w:fill="FFFFFF"/>
        </w:rPr>
        <w:t>]</w:t>
      </w:r>
    </w:p>
    <w:p w14:paraId="313C30C7" w14:textId="413658EC" w:rsidR="00A61304" w:rsidRPr="00091A21" w:rsidRDefault="004C093C" w:rsidP="00B71D0B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sz w:val="28"/>
          <w:szCs w:val="28"/>
          <w:shd w:val="clear" w:color="auto" w:fill="FFFFFF"/>
        </w:rPr>
        <w:t xml:space="preserve">Библиотека для создания динамических пользовательских интерфейсов, которая была разработана компанией </w:t>
      </w:r>
      <w:r>
        <w:rPr>
          <w:sz w:val="28"/>
          <w:szCs w:val="28"/>
          <w:shd w:val="clear" w:color="auto" w:fill="FFFFFF"/>
          <w:lang w:val="en-US"/>
        </w:rPr>
        <w:t>Facebook</w:t>
      </w:r>
      <w:r w:rsidRPr="004C093C">
        <w:rPr>
          <w:sz w:val="28"/>
          <w:szCs w:val="28"/>
          <w:shd w:val="clear" w:color="auto" w:fill="FFFFFF"/>
        </w:rPr>
        <w:t xml:space="preserve"> [</w:t>
      </w:r>
      <w:r w:rsidR="001E4DB5" w:rsidRPr="001E4DB5">
        <w:rPr>
          <w:sz w:val="28"/>
          <w:szCs w:val="28"/>
          <w:shd w:val="clear" w:color="auto" w:fill="FFFFFF"/>
        </w:rPr>
        <w:t>23</w:t>
      </w:r>
      <w:r w:rsidRPr="004C093C">
        <w:rPr>
          <w:sz w:val="28"/>
          <w:szCs w:val="28"/>
          <w:shd w:val="clear" w:color="auto" w:fill="FFFFFF"/>
        </w:rPr>
        <w:t xml:space="preserve">]. </w:t>
      </w:r>
      <w:r w:rsidRPr="004C093C">
        <w:rPr>
          <w:rStyle w:val="AStyleChar"/>
        </w:rPr>
        <w:t>React основан на JavaScript [</w:t>
      </w:r>
      <w:r w:rsidR="001E4DB5" w:rsidRPr="001E4DB5">
        <w:rPr>
          <w:rStyle w:val="AStyleChar"/>
        </w:rPr>
        <w:t>24</w:t>
      </w:r>
      <w:r w:rsidRPr="004C093C">
        <w:rPr>
          <w:rStyle w:val="AStyleChar"/>
        </w:rPr>
        <w:t>] и </w:t>
      </w:r>
      <w:hyperlink r:id="rId16" w:history="1">
        <w:r w:rsidRPr="004C093C">
          <w:rPr>
            <w:rStyle w:val="AStyleChar"/>
          </w:rPr>
          <w:t>JSX</w:t>
        </w:r>
      </w:hyperlink>
      <w:r w:rsidRPr="004C093C">
        <w:rPr>
          <w:rStyle w:val="AStyleChar"/>
        </w:rPr>
        <w:t> и позволяет создавать HTML-элементы для многократного использования.</w:t>
      </w:r>
      <w:r w:rsidR="00F224A9">
        <w:rPr>
          <w:rStyle w:val="AStyleChar"/>
        </w:rPr>
        <w:t xml:space="preserve"> По сравнению со своими аналогами </w:t>
      </w:r>
      <w:r w:rsidR="00F224A9">
        <w:rPr>
          <w:rStyle w:val="AStyleChar"/>
          <w:lang w:val="en-US"/>
        </w:rPr>
        <w:t>React</w:t>
      </w:r>
      <w:r w:rsidR="00F224A9" w:rsidRPr="00F224A9">
        <w:rPr>
          <w:rStyle w:val="AStyleChar"/>
        </w:rPr>
        <w:t xml:space="preserve"> </w:t>
      </w:r>
      <w:r w:rsidR="00F224A9">
        <w:rPr>
          <w:rStyle w:val="AStyleChar"/>
        </w:rPr>
        <w:t>достаточно быстро справляется с прогрузкой и ререндерингом страницы.</w:t>
      </w:r>
      <w:r w:rsidR="00E84795">
        <w:rPr>
          <w:rStyle w:val="AStyleChar"/>
        </w:rPr>
        <w:t xml:space="preserve"> Данная библиотека является наиболее популярной технологией для децентрализованных приложений.</w:t>
      </w:r>
    </w:p>
    <w:p w14:paraId="67579776" w14:textId="3A0CA6A4" w:rsidR="001742DA" w:rsidRPr="0003413B" w:rsidRDefault="001742DA" w:rsidP="00A723A5">
      <w:pPr>
        <w:suppressAutoHyphens/>
        <w:spacing w:line="360" w:lineRule="auto"/>
        <w:ind w:firstLine="709"/>
        <w:rPr>
          <w:b/>
          <w:color w:val="000000" w:themeColor="text1"/>
          <w:sz w:val="28"/>
          <w:szCs w:val="28"/>
        </w:rPr>
      </w:pPr>
      <w:r w:rsidRPr="0003413B">
        <w:rPr>
          <w:b/>
          <w:color w:val="000000" w:themeColor="text1"/>
          <w:sz w:val="28"/>
          <w:szCs w:val="28"/>
        </w:rPr>
        <w:t>Вывод</w:t>
      </w:r>
      <w:r w:rsidR="000F190A">
        <w:rPr>
          <w:b/>
          <w:color w:val="000000" w:themeColor="text1"/>
          <w:sz w:val="28"/>
          <w:szCs w:val="28"/>
        </w:rPr>
        <w:t>ы</w:t>
      </w:r>
      <w:r w:rsidRPr="0003413B">
        <w:rPr>
          <w:b/>
          <w:color w:val="000000" w:themeColor="text1"/>
          <w:sz w:val="28"/>
          <w:szCs w:val="28"/>
        </w:rPr>
        <w:t xml:space="preserve"> по первой главе</w:t>
      </w:r>
    </w:p>
    <w:p w14:paraId="1301737E" w14:textId="00A72AD0" w:rsidR="00091A21" w:rsidRPr="00091A21" w:rsidRDefault="00091A21" w:rsidP="004A383F">
      <w:pPr>
        <w:spacing w:line="360" w:lineRule="auto"/>
        <w:ind w:firstLine="709"/>
        <w:jc w:val="both"/>
        <w:rPr>
          <w:color w:val="000000" w:themeColor="text1"/>
          <w:sz w:val="28"/>
          <w:szCs w:val="28"/>
        </w:rPr>
      </w:pPr>
      <w:r>
        <w:rPr>
          <w:color w:val="000000" w:themeColor="text1"/>
          <w:sz w:val="28"/>
          <w:szCs w:val="28"/>
        </w:rPr>
        <w:t xml:space="preserve">В этой главе были рассмотрены предметная область проекта, подходы к реализации методов голосования, </w:t>
      </w:r>
      <w:r w:rsidR="00AE1347">
        <w:rPr>
          <w:color w:val="000000" w:themeColor="text1"/>
          <w:sz w:val="28"/>
          <w:szCs w:val="28"/>
        </w:rPr>
        <w:t>аналогичные проекты и технологии для разработки веб-приложений.</w:t>
      </w:r>
    </w:p>
    <w:p w14:paraId="2E6FBD08" w14:textId="00D8F848" w:rsidR="00C74317" w:rsidRPr="00C9112D" w:rsidRDefault="00184F43" w:rsidP="004A383F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t xml:space="preserve">Таким образом, было принято решение реализовать </w:t>
      </w:r>
      <w:r w:rsidR="00851544">
        <w:rPr>
          <w:color w:val="000000"/>
          <w:sz w:val="28"/>
          <w:szCs w:val="28"/>
        </w:rPr>
        <w:t>систему</w:t>
      </w:r>
      <w:r w:rsidR="00851544" w:rsidRPr="004F77D1">
        <w:rPr>
          <w:color w:val="000000"/>
          <w:sz w:val="28"/>
          <w:szCs w:val="28"/>
        </w:rPr>
        <w:t xml:space="preserve"> электронного голосования на основе технологии блокчейн</w:t>
      </w:r>
      <w:r>
        <w:rPr>
          <w:sz w:val="28"/>
        </w:rPr>
        <w:t>.</w:t>
      </w:r>
      <w:r w:rsidR="004A383F">
        <w:rPr>
          <w:sz w:val="28"/>
        </w:rPr>
        <w:t xml:space="preserve"> </w:t>
      </w:r>
      <w:r w:rsidR="00973E3C">
        <w:rPr>
          <w:sz w:val="28"/>
        </w:rPr>
        <w:t xml:space="preserve">В качестве инструментов разработки </w:t>
      </w:r>
      <w:r w:rsidR="00184CC1">
        <w:rPr>
          <w:sz w:val="28"/>
        </w:rPr>
        <w:t xml:space="preserve">смарт-контракта </w:t>
      </w:r>
      <w:r w:rsidR="00973E3C">
        <w:rPr>
          <w:sz w:val="28"/>
        </w:rPr>
        <w:t xml:space="preserve">был выбран блокчейн </w:t>
      </w:r>
      <w:r w:rsidR="00973E3C">
        <w:rPr>
          <w:sz w:val="28"/>
          <w:lang w:val="en-GB"/>
        </w:rPr>
        <w:t>Ethereum</w:t>
      </w:r>
      <w:r w:rsidR="00973E3C" w:rsidRPr="00BA1A7E">
        <w:rPr>
          <w:sz w:val="28"/>
        </w:rPr>
        <w:t xml:space="preserve"> </w:t>
      </w:r>
      <w:r w:rsidR="00973E3C">
        <w:rPr>
          <w:sz w:val="28"/>
        </w:rPr>
        <w:t>и язык</w:t>
      </w:r>
      <w:r w:rsidR="00BA3CE9">
        <w:rPr>
          <w:sz w:val="28"/>
        </w:rPr>
        <w:t xml:space="preserve"> программирования</w:t>
      </w:r>
      <w:r w:rsidR="00973E3C">
        <w:rPr>
          <w:sz w:val="28"/>
        </w:rPr>
        <w:t xml:space="preserve"> </w:t>
      </w:r>
      <w:r w:rsidR="00973E3C">
        <w:rPr>
          <w:sz w:val="28"/>
          <w:lang w:val="en-GB"/>
        </w:rPr>
        <w:t>Solidity</w:t>
      </w:r>
      <w:r w:rsidR="00973E3C">
        <w:rPr>
          <w:sz w:val="28"/>
        </w:rPr>
        <w:t>.</w:t>
      </w:r>
      <w:r w:rsidR="00184CC1">
        <w:rPr>
          <w:sz w:val="28"/>
        </w:rPr>
        <w:t xml:space="preserve"> Дл</w:t>
      </w:r>
      <w:r w:rsidR="00617FE9">
        <w:rPr>
          <w:sz w:val="28"/>
        </w:rPr>
        <w:t>я разработки веб-приложения была выбрана</w:t>
      </w:r>
      <w:r w:rsidR="00184CC1">
        <w:rPr>
          <w:sz w:val="28"/>
        </w:rPr>
        <w:t xml:space="preserve"> библиотека </w:t>
      </w:r>
      <w:r w:rsidR="00184CC1">
        <w:rPr>
          <w:sz w:val="28"/>
          <w:lang w:val="en-US"/>
        </w:rPr>
        <w:t>React</w:t>
      </w:r>
      <w:r w:rsidR="00184CC1">
        <w:rPr>
          <w:sz w:val="28"/>
        </w:rPr>
        <w:t>.</w:t>
      </w:r>
    </w:p>
    <w:p w14:paraId="5EC6DC22" w14:textId="79F6E541" w:rsidR="006E201A" w:rsidRDefault="006E201A" w:rsidP="006E201A">
      <w:pPr>
        <w:pStyle w:val="1"/>
        <w:tabs>
          <w:tab w:val="left" w:pos="284"/>
          <w:tab w:val="left" w:pos="426"/>
        </w:tabs>
        <w:spacing w:after="0" w:line="360" w:lineRule="auto"/>
        <w:rPr>
          <w:caps w:val="0"/>
        </w:rPr>
      </w:pPr>
      <w:bookmarkStart w:id="17" w:name="_Toc127490744"/>
      <w:r w:rsidRPr="0025789A">
        <w:rPr>
          <w:caps w:val="0"/>
        </w:rPr>
        <w:lastRenderedPageBreak/>
        <w:t xml:space="preserve">2. </w:t>
      </w:r>
      <w:r>
        <w:rPr>
          <w:caps w:val="0"/>
        </w:rPr>
        <w:t>ТЕОРЕТИЧЕСКАЯ ЧАСТЬ</w:t>
      </w:r>
      <w:bookmarkEnd w:id="17"/>
    </w:p>
    <w:p w14:paraId="44CA789B" w14:textId="1539A7AB" w:rsidR="00F074BA" w:rsidRPr="00F074BA" w:rsidRDefault="00F074BA" w:rsidP="00F074BA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18" w:name="_Toc127490745"/>
      <w:r>
        <w:t>2</w:t>
      </w:r>
      <w:r w:rsidRPr="0025789A">
        <w:t xml:space="preserve">.1. </w:t>
      </w:r>
      <w:r>
        <w:t>Блокчейн</w:t>
      </w:r>
      <w:bookmarkEnd w:id="18"/>
    </w:p>
    <w:p w14:paraId="0FC5DBB6" w14:textId="07B3702D" w:rsidR="006E201A" w:rsidRDefault="00450610" w:rsidP="006E201A">
      <w:pPr>
        <w:pStyle w:val="AStyle"/>
      </w:pPr>
      <w:r>
        <w:t>Блокчейн</w:t>
      </w:r>
      <w:sdt>
        <w:sdtPr>
          <w:id w:val="-790355580"/>
          <w:citation/>
        </w:sdtPr>
        <w:sdtContent>
          <w:r w:rsidR="00E927B1">
            <w:fldChar w:fldCharType="begin"/>
          </w:r>
          <w:r w:rsidR="00E927B1">
            <w:instrText xml:space="preserve"> CITATION Фро \l 1049 </w:instrText>
          </w:r>
          <w:r w:rsidR="00E927B1">
            <w:fldChar w:fldCharType="separate"/>
          </w:r>
          <w:r w:rsidR="00E927B1">
            <w:rPr>
              <w:noProof/>
            </w:rPr>
            <w:t xml:space="preserve"> </w:t>
          </w:r>
          <w:r w:rsidR="00E927B1" w:rsidRPr="00E927B1">
            <w:rPr>
              <w:noProof/>
            </w:rPr>
            <w:t>[2]</w:t>
          </w:r>
          <w:r w:rsidR="00E927B1">
            <w:fldChar w:fldCharType="end"/>
          </w:r>
        </w:sdtContent>
      </w:sdt>
      <w:r w:rsidR="003B2359">
        <w:t> – </w:t>
      </w:r>
      <w:r>
        <w:t>это защищенный от несанкционированного доступа цифровой реестр общего пользования, который ведет учет транзакций в публичной или закрытой сети. Распределенный между всеми узлами сети реестр непрерывно записывает историю операций с активами между узлами сети в виде блоков информации</w:t>
      </w:r>
      <w:r w:rsidR="007E0082">
        <w:t>.</w:t>
      </w:r>
    </w:p>
    <w:p w14:paraId="195C1138" w14:textId="2FA9AB69" w:rsidR="007E0082" w:rsidRDefault="007E0082" w:rsidP="007E0082">
      <w:pPr>
        <w:pStyle w:val="AStyle"/>
      </w:pPr>
      <w:r>
        <w:t>Все утвержденные блоки транзакций соединяю</w:t>
      </w:r>
      <w:r w:rsidR="003B2359">
        <w:t>тся в цепочку </w:t>
      </w:r>
      <w:r w:rsidR="006E738D">
        <w:t>–</w:t>
      </w:r>
      <w:r w:rsidR="003B2359">
        <w:t> </w:t>
      </w:r>
      <w:r>
        <w:t>с начального блока до последнего добавленного</w:t>
      </w:r>
      <w:r w:rsidR="003B2359">
        <w:t>, отсюда и название технологии – блокчейн (англ. block chain </w:t>
      </w:r>
      <w:r w:rsidR="006E738D">
        <w:t>–</w:t>
      </w:r>
      <w:r w:rsidR="003B2359">
        <w:t> </w:t>
      </w:r>
      <w:r>
        <w:t xml:space="preserve">цепочка блоков). </w:t>
      </w:r>
    </w:p>
    <w:p w14:paraId="236F4577" w14:textId="0AA12E4F" w:rsidR="007E0082" w:rsidRDefault="007E0082" w:rsidP="007E0082">
      <w:pPr>
        <w:pStyle w:val="AStyle"/>
      </w:pPr>
      <w:r>
        <w:t>Вместо того чтобы обращаться к третьим лицам, например, финансово-кредитным организациям, в качестве посредников при проведении транзакций, узлы блокчейн-сети используют специальный протокол консенсуса для согласования содержимого реестра, а также криптографические алгоритмы хеширования и электронно-цифровые подписи для обеспечения целостности транзакции и передачи ее параметров.</w:t>
      </w:r>
    </w:p>
    <w:p w14:paraId="414115B6" w14:textId="77777777" w:rsidR="00F074BA" w:rsidRDefault="00F074BA" w:rsidP="007E0082">
      <w:pPr>
        <w:pStyle w:val="AStyle"/>
      </w:pPr>
    </w:p>
    <w:p w14:paraId="354C0AA4" w14:textId="3506E788" w:rsidR="00F074BA" w:rsidRPr="00F074BA" w:rsidRDefault="00F074BA" w:rsidP="00F074BA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19" w:name="_Toc127490746"/>
      <w:r>
        <w:t>2.2</w:t>
      </w:r>
      <w:r w:rsidRPr="0025789A">
        <w:t xml:space="preserve">. </w:t>
      </w:r>
      <w:r>
        <w:t xml:space="preserve">Блокчейн </w:t>
      </w:r>
      <w:r>
        <w:rPr>
          <w:lang w:val="en-GB"/>
        </w:rPr>
        <w:t>Ethereum</w:t>
      </w:r>
      <w:bookmarkEnd w:id="19"/>
    </w:p>
    <w:p w14:paraId="2DB72AE6" w14:textId="31C5F58E" w:rsidR="00F074BA" w:rsidRDefault="00F074BA" w:rsidP="00F074BA">
      <w:pPr>
        <w:pStyle w:val="AStyle"/>
      </w:pPr>
      <w:r>
        <w:t>Блокчейн Ethereum</w:t>
      </w:r>
      <w:sdt>
        <w:sdtPr>
          <w:id w:val="-1225053116"/>
          <w:citation/>
        </w:sdtPr>
        <w:sdtContent>
          <w:r w:rsidR="007E7529">
            <w:fldChar w:fldCharType="begin"/>
          </w:r>
          <w:r w:rsidR="007E7529">
            <w:instrText xml:space="preserve"> CITATION Гла \l 1049 </w:instrText>
          </w:r>
          <w:r w:rsidR="007E7529">
            <w:fldChar w:fldCharType="separate"/>
          </w:r>
          <w:r w:rsidR="007E7529">
            <w:rPr>
              <w:noProof/>
            </w:rPr>
            <w:t xml:space="preserve"> </w:t>
          </w:r>
          <w:r w:rsidR="007E7529" w:rsidRPr="007E7529">
            <w:rPr>
              <w:noProof/>
            </w:rPr>
            <w:t>[1]</w:t>
          </w:r>
          <w:r w:rsidR="007E7529">
            <w:fldChar w:fldCharType="end"/>
          </w:r>
        </w:sdtContent>
      </w:sdt>
      <w:r w:rsidR="007E7529">
        <w:t xml:space="preserve"> </w:t>
      </w:r>
      <w:r>
        <w:t>представляет собой платформу, на базе которой можно создавать распределенные приложения DApp</w:t>
      </w:r>
      <w:r w:rsidR="003B2359">
        <w:t> </w:t>
      </w:r>
      <w:r w:rsidR="00C2423E">
        <w:t>–</w:t>
      </w:r>
      <w:r w:rsidR="003B2359">
        <w:t> </w:t>
      </w:r>
      <w:r w:rsidR="00C2423E">
        <w:t>программы, работа кот</w:t>
      </w:r>
      <w:r w:rsidR="001E330D">
        <w:t>о</w:t>
      </w:r>
      <w:r w:rsidR="00C2423E">
        <w:t>рых поддерживается распределенной сетью узлов</w:t>
      </w:r>
      <w:r>
        <w:t xml:space="preserve">. В отличие от других платформ, Ethereum позволяет использовать так называемые умные контракты (смарт-контракты, smart contracts), написанные на языке программирования Solidity. </w:t>
      </w:r>
    </w:p>
    <w:p w14:paraId="5B14988A" w14:textId="402CDFE4" w:rsidR="008A6B12" w:rsidRDefault="00F074BA" w:rsidP="008A6B12">
      <w:pPr>
        <w:pStyle w:val="AStyle"/>
      </w:pPr>
      <w:r>
        <w:t>Эта платформа была создана в 2013 году Виталиком Бутериным, основателем журнала Bitcoin Magazine, и запущена в 2015 году.</w:t>
      </w:r>
    </w:p>
    <w:p w14:paraId="0966515D" w14:textId="77777777" w:rsidR="00F074BA" w:rsidRDefault="00F074BA" w:rsidP="00F074BA">
      <w:pPr>
        <w:pStyle w:val="AStyle"/>
        <w:ind w:firstLine="0"/>
      </w:pPr>
    </w:p>
    <w:p w14:paraId="42CADC48" w14:textId="4570867E" w:rsidR="007855D8" w:rsidRPr="00F074BA" w:rsidRDefault="007855D8" w:rsidP="007855D8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20" w:name="_Toc127490747"/>
      <w:r>
        <w:lastRenderedPageBreak/>
        <w:t>2.3</w:t>
      </w:r>
      <w:r w:rsidRPr="0025789A">
        <w:t xml:space="preserve">. </w:t>
      </w:r>
      <w:r>
        <w:t>Смарт-контракт</w:t>
      </w:r>
      <w:bookmarkEnd w:id="20"/>
    </w:p>
    <w:p w14:paraId="10F33944" w14:textId="77777777" w:rsidR="008A6B12" w:rsidRDefault="008A6B12" w:rsidP="007855D8">
      <w:pPr>
        <w:pStyle w:val="AStyle"/>
      </w:pPr>
      <w:r>
        <w:t>Смарт-контракт</w:t>
      </w:r>
      <w:sdt>
        <w:sdtPr>
          <w:id w:val="1259949367"/>
          <w:citation/>
        </w:sdtPr>
        <w:sdtContent>
          <w:r>
            <w:fldChar w:fldCharType="begin"/>
          </w:r>
          <w:r>
            <w:instrText xml:space="preserve"> CITATION Фро \l 1049 </w:instrText>
          </w:r>
          <w:r>
            <w:fldChar w:fldCharType="separate"/>
          </w:r>
          <w:r>
            <w:rPr>
              <w:noProof/>
            </w:rPr>
            <w:t xml:space="preserve"> </w:t>
          </w:r>
          <w:r w:rsidRPr="007E7529">
            <w:rPr>
              <w:noProof/>
            </w:rPr>
            <w:t>[2]</w:t>
          </w:r>
          <w:r>
            <w:fldChar w:fldCharType="end"/>
          </w:r>
        </w:sdtContent>
      </w:sdt>
      <w:r>
        <w:t xml:space="preserve"> представляет собой программный код, работающий в среде виртуальной машины Ethereum. Он запускается на всех узлах сети, и результаты его работы также реплицируются на все узлы. </w:t>
      </w:r>
    </w:p>
    <w:p w14:paraId="5DE8AD7C" w14:textId="77777777" w:rsidR="008A6B12" w:rsidRDefault="008A6B12" w:rsidP="008A6B12">
      <w:pPr>
        <w:pStyle w:val="AStyle"/>
      </w:pPr>
      <w:r>
        <w:t xml:space="preserve">С помощью смарт-контрактов очень удобно отслеживать выполнение транзакций. Если смарт-контракт получил тем или иным способом подтверждение выполнения условий сделки, то он может сам, автоматически, перевести средства поставщику. Если условия сделки были выполнены не полностью или не выполнены вовсе, смарт-контракт может вернуть средства покупателю или перевести сумму штрафа на счет пострадавшей стороны. </w:t>
      </w:r>
    </w:p>
    <w:p w14:paraId="42544856" w14:textId="77777777" w:rsidR="008A6B12" w:rsidRPr="007D6B04" w:rsidRDefault="008A6B12" w:rsidP="008A6B12">
      <w:pPr>
        <w:pStyle w:val="AStyle"/>
      </w:pPr>
      <w:r>
        <w:t xml:space="preserve">Смарт-контракт может хранить данные, например, значения баланса, флаги, строки и </w:t>
      </w:r>
      <w:r w:rsidRPr="007D6B04">
        <w:t xml:space="preserve">числа, идентификаторы документов, загруженных в Ethereum, таких как сканы прав владения чем-либо, выписки и т.п. </w:t>
      </w:r>
    </w:p>
    <w:p w14:paraId="618027D3" w14:textId="77777777" w:rsidR="0077108B" w:rsidRDefault="0077108B" w:rsidP="008A6B12">
      <w:pPr>
        <w:pStyle w:val="AStyle"/>
      </w:pPr>
      <w:r>
        <w:t xml:space="preserve">Одной особенностью смарт-контракта является то, что его нельзя оспорить. Если логика смарт-контракта сработает таким образом, что средства будут переведены, эти средства уже невозможно будет вернуть. Достоинством смарт-контрактов является то, что на их работу требуется очень мало средств. </w:t>
      </w:r>
    </w:p>
    <w:p w14:paraId="15FA46EA" w14:textId="50165CF7" w:rsidR="0077108B" w:rsidRDefault="0077108B" w:rsidP="0077108B">
      <w:pPr>
        <w:pStyle w:val="AStyle"/>
      </w:pPr>
      <w:r>
        <w:t>Сравните это с оплатой юристов и различного рода пошлин в суде. Поэтому смарт</w:t>
      </w:r>
      <w:r w:rsidR="00376EA7">
        <w:t>-</w:t>
      </w:r>
      <w:r>
        <w:t xml:space="preserve">контракты можно использовать для поддержки очень недорогих сделок. Но вот разработка смарт-контракта может потребовать определенных затрат, в том числе и на юристов, с которыми имеет смысл согласовать логику работы смарт-контракта. </w:t>
      </w:r>
    </w:p>
    <w:p w14:paraId="580AE43D" w14:textId="3D7F2ED0" w:rsidR="0077108B" w:rsidRDefault="0077108B" w:rsidP="0077108B">
      <w:pPr>
        <w:pStyle w:val="AStyle"/>
      </w:pPr>
      <w:r>
        <w:t>Кроме того, если с обычными контрактами при возникновении проблем вам могут помочь юристы и суды, то результаты выполнения смарт-контрактов будет очень сложно оспорить, если вообще возможно.</w:t>
      </w:r>
      <w:r w:rsidRPr="007D6B04">
        <w:t xml:space="preserve"> </w:t>
      </w:r>
    </w:p>
    <w:p w14:paraId="6DD652C1" w14:textId="02D96F60" w:rsidR="00054FF2" w:rsidRDefault="008A6B12" w:rsidP="00491337">
      <w:pPr>
        <w:pStyle w:val="AStyle"/>
      </w:pPr>
      <w:r w:rsidRPr="007D6B04">
        <w:t>Перед публикацией смарт-контракта в сети Ethereum его необходимо компилировать в байт-код. Далее этот код сохраняется в сети с помощью транзакции</w:t>
      </w:r>
      <w:r>
        <w:t>.</w:t>
      </w:r>
    </w:p>
    <w:p w14:paraId="53D96509" w14:textId="21EC0389" w:rsidR="00054FF2" w:rsidRPr="006F0725" w:rsidRDefault="00054FF2" w:rsidP="00054FF2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21" w:name="_Toc127490748"/>
      <w:r>
        <w:lastRenderedPageBreak/>
        <w:t>2.4</w:t>
      </w:r>
      <w:r w:rsidRPr="0025789A">
        <w:t xml:space="preserve">. </w:t>
      </w:r>
      <w:r w:rsidR="006F0725">
        <w:rPr>
          <w:lang w:val="en-US"/>
        </w:rPr>
        <w:t>DApp</w:t>
      </w:r>
      <w:bookmarkEnd w:id="21"/>
    </w:p>
    <w:p w14:paraId="152CB021" w14:textId="620FC333" w:rsidR="006F0725" w:rsidRDefault="00271304" w:rsidP="006F0725">
      <w:pPr>
        <w:pStyle w:val="aff4"/>
      </w:pPr>
      <w:r>
        <w:t>DApp, или децентрализ</w:t>
      </w:r>
      <w:r w:rsidR="006F0725" w:rsidRPr="006F0725">
        <w:t>ованное приложение – приложение, которое базируются на технологии блокчейн совместно с механизмом распределённого выполнения необходимых инструкций</w:t>
      </w:r>
      <w:r w:rsidR="000C67A7">
        <w:t>.</w:t>
      </w:r>
      <w:r w:rsidR="00136040">
        <w:t xml:space="preserve"> В децентрализованных приложениях используются главные преимущества блокчейна: прозрачность, надежность и неизменность данных. </w:t>
      </w:r>
    </w:p>
    <w:p w14:paraId="37D5E504" w14:textId="7B2C840F" w:rsidR="000C67A7" w:rsidRPr="000C67A7" w:rsidRDefault="000C67A7" w:rsidP="000C67A7">
      <w:pPr>
        <w:pStyle w:val="aff4"/>
      </w:pPr>
      <w:r w:rsidRPr="000C67A7">
        <w:t>У децентрализованного приложения есть бэкенд-код, который работает в децентрализованной одноранговой сети. Децентрализованное приложение может иметь фронтенд-код и пользовательский интерфейс на любом языке (как и обычное приложение) для запросов к бэкенду. Более того, фронтенд может быть размещен в децентрализованном хранилище, таком как</w:t>
      </w:r>
      <w:r>
        <w:t xml:space="preserve"> </w:t>
      </w:r>
      <w:r>
        <w:rPr>
          <w:lang w:val="en-US"/>
        </w:rPr>
        <w:t>IPFS</w:t>
      </w:r>
      <w:r w:rsidRPr="000C67A7">
        <w:t xml:space="preserve"> </w:t>
      </w:r>
      <w:r w:rsidRPr="006F0725">
        <w:fldChar w:fldCharType="begin" w:fldLock="1"/>
      </w:r>
      <w:r w:rsidRPr="006F0725"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Pr="006F0725">
        <w:fldChar w:fldCharType="separate"/>
      </w:r>
      <w:r w:rsidR="00DC70B7">
        <w:t>[3</w:t>
      </w:r>
      <w:r w:rsidRPr="006F0725">
        <w:t>]</w:t>
      </w:r>
      <w:r w:rsidRPr="006F0725">
        <w:fldChar w:fldCharType="end"/>
      </w:r>
      <w:r w:rsidR="00A82649" w:rsidRPr="00A82649">
        <w:t>.</w:t>
      </w:r>
      <w:r w:rsidRPr="000C67A7">
        <w:t xml:space="preserve"> </w:t>
      </w:r>
    </w:p>
    <w:p w14:paraId="52319978" w14:textId="457CFDDA" w:rsidR="00054FF2" w:rsidRPr="00B323D9" w:rsidRDefault="00B44272" w:rsidP="00584FB7">
      <w:pPr>
        <w:pStyle w:val="aff4"/>
      </w:pPr>
      <w:r w:rsidRPr="00B44272">
        <w:t>DApp могут стать важным компонентом будущего без цензуры, однако и они не лишены недостатков. Децентрализованные приложения находятся на ранних стадиях развития, и им еще предстоит решить проблемы масштабируемости, модификации кода</w:t>
      </w:r>
      <w:r w:rsidR="00B323D9">
        <w:t xml:space="preserve"> и небольшой базы пользователей</w:t>
      </w:r>
      <w:r w:rsidR="00B323D9" w:rsidRPr="00B323D9">
        <w:t xml:space="preserve"> </w:t>
      </w:r>
      <w:r w:rsidR="00B323D9" w:rsidRPr="006F0725">
        <w:fldChar w:fldCharType="begin" w:fldLock="1"/>
      </w:r>
      <w:r w:rsidR="00B323D9" w:rsidRPr="006F0725"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B323D9" w:rsidRPr="006F0725">
        <w:fldChar w:fldCharType="separate"/>
      </w:r>
      <w:r w:rsidR="00B323D9">
        <w:t>[4</w:t>
      </w:r>
      <w:r w:rsidR="00B323D9" w:rsidRPr="006F0725">
        <w:t>]</w:t>
      </w:r>
      <w:r w:rsidR="00B323D9" w:rsidRPr="006F0725">
        <w:fldChar w:fldCharType="end"/>
      </w:r>
      <w:r w:rsidR="00B323D9" w:rsidRPr="00B323D9">
        <w:t>.</w:t>
      </w:r>
    </w:p>
    <w:p w14:paraId="71DEDC3F" w14:textId="77777777" w:rsidR="008A6B12" w:rsidRDefault="008A6B12" w:rsidP="008A6B12">
      <w:pPr>
        <w:pStyle w:val="AStyle"/>
        <w:rPr>
          <w:b/>
        </w:rPr>
      </w:pPr>
      <w:r>
        <w:rPr>
          <w:b/>
        </w:rPr>
        <w:t>Выводы по второй главе</w:t>
      </w:r>
    </w:p>
    <w:p w14:paraId="411126B8" w14:textId="6075B5D8" w:rsidR="008A6B12" w:rsidRPr="006E201A" w:rsidRDefault="008A6B12" w:rsidP="003C6C02">
      <w:pPr>
        <w:pStyle w:val="AStyle"/>
      </w:pPr>
      <w:r>
        <w:t xml:space="preserve">Во второй главе была рассмотрена основная теория по технологии блокчейн, блокчейн </w:t>
      </w:r>
      <w:r>
        <w:rPr>
          <w:lang w:val="en-GB"/>
        </w:rPr>
        <w:t>Ethereum</w:t>
      </w:r>
      <w:r w:rsidR="003824F7">
        <w:t>,</w:t>
      </w:r>
      <w:r w:rsidR="00007ED0">
        <w:t xml:space="preserve"> смарт-контрактам</w:t>
      </w:r>
      <w:r w:rsidR="003824F7">
        <w:t xml:space="preserve"> и децентрализованным приложениям</w:t>
      </w:r>
      <w:r>
        <w:t>.</w:t>
      </w:r>
    </w:p>
    <w:p w14:paraId="27BD294D" w14:textId="6C26676B" w:rsidR="00F8744C" w:rsidRPr="005F4721" w:rsidRDefault="006E201A" w:rsidP="0073369B">
      <w:pPr>
        <w:pStyle w:val="1"/>
        <w:tabs>
          <w:tab w:val="left" w:pos="284"/>
          <w:tab w:val="left" w:pos="426"/>
        </w:tabs>
        <w:spacing w:after="0" w:line="360" w:lineRule="auto"/>
      </w:pPr>
      <w:bookmarkStart w:id="22" w:name="_Toc127490749"/>
      <w:r>
        <w:rPr>
          <w:caps w:val="0"/>
        </w:rPr>
        <w:lastRenderedPageBreak/>
        <w:t>3</w:t>
      </w:r>
      <w:r w:rsidR="0025789A" w:rsidRPr="0025789A">
        <w:rPr>
          <w:caps w:val="0"/>
        </w:rPr>
        <w:t xml:space="preserve">. </w:t>
      </w:r>
      <w:r>
        <w:rPr>
          <w:caps w:val="0"/>
        </w:rPr>
        <w:t>ПРОЕКТИРОВАНИЕ</w:t>
      </w:r>
      <w:bookmarkEnd w:id="22"/>
    </w:p>
    <w:p w14:paraId="6FEF19AC" w14:textId="54BC7AA6" w:rsidR="005073AC" w:rsidRPr="0025789A" w:rsidRDefault="005073AC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23" w:name="_Toc126624490"/>
      <w:bookmarkStart w:id="24" w:name="_Hlk41223255"/>
      <w:bookmarkStart w:id="25" w:name="_Toc127490750"/>
      <w:r>
        <w:t>3</w:t>
      </w:r>
      <w:r w:rsidRPr="0025789A">
        <w:t xml:space="preserve">.1. </w:t>
      </w:r>
      <w:r>
        <w:t>Функциональные требования</w:t>
      </w:r>
      <w:bookmarkEnd w:id="23"/>
      <w:bookmarkEnd w:id="25"/>
    </w:p>
    <w:p w14:paraId="42B8DDA3" w14:textId="77777777" w:rsidR="005073AC" w:rsidRDefault="005073AC" w:rsidP="005073AC">
      <w:pPr>
        <w:spacing w:line="360" w:lineRule="auto"/>
        <w:ind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Можно выделить следующий набор функциональных требований к системе.</w:t>
      </w:r>
    </w:p>
    <w:p w14:paraId="77388DD1" w14:textId="1BEB8D58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Система должна иметь возможность подключить кошелек гостем системы.</w:t>
      </w:r>
    </w:p>
    <w:p w14:paraId="491B7D52" w14:textId="77777777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 w:rsidRPr="001A0A6D">
        <w:rPr>
          <w:sz w:val="28"/>
          <w:szCs w:val="28"/>
        </w:rPr>
        <w:t xml:space="preserve">Система должна иметь возможность </w:t>
      </w:r>
      <w:r>
        <w:rPr>
          <w:sz w:val="28"/>
          <w:szCs w:val="28"/>
        </w:rPr>
        <w:t>просмотреть голосование гостем и пользователем системы</w:t>
      </w:r>
      <w:r w:rsidRPr="001A0A6D">
        <w:rPr>
          <w:sz w:val="28"/>
          <w:szCs w:val="28"/>
        </w:rPr>
        <w:t>.</w:t>
      </w:r>
    </w:p>
    <w:p w14:paraId="3EA39B17" w14:textId="77777777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before="360" w:after="240" w:line="360" w:lineRule="auto"/>
        <w:ind w:left="0" w:firstLine="709"/>
        <w:jc w:val="both"/>
        <w:rPr>
          <w:sz w:val="28"/>
          <w:szCs w:val="28"/>
        </w:rPr>
      </w:pPr>
      <w:r>
        <w:rPr>
          <w:sz w:val="28"/>
          <w:szCs w:val="28"/>
        </w:rPr>
        <w:t>Система должна иметь возможность создать голосование пользователем системы.</w:t>
      </w:r>
    </w:p>
    <w:p w14:paraId="25819534" w14:textId="77777777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before="360" w:after="240" w:line="360" w:lineRule="auto"/>
        <w:ind w:left="0" w:firstLine="709"/>
        <w:jc w:val="both"/>
        <w:rPr>
          <w:sz w:val="28"/>
          <w:szCs w:val="28"/>
        </w:rPr>
      </w:pPr>
      <w:r>
        <w:rPr>
          <w:sz w:val="28"/>
          <w:szCs w:val="28"/>
        </w:rPr>
        <w:t>Система должна иметь возможность проголосовать пользователем системы.</w:t>
      </w:r>
    </w:p>
    <w:p w14:paraId="7745A92E" w14:textId="77777777" w:rsidR="005073AC" w:rsidRPr="005230DF" w:rsidRDefault="005073AC" w:rsidP="00491337">
      <w:pPr>
        <w:pStyle w:val="ad"/>
        <w:tabs>
          <w:tab w:val="left" w:pos="993"/>
        </w:tabs>
        <w:spacing w:before="360" w:line="360" w:lineRule="auto"/>
        <w:ind w:left="709"/>
        <w:jc w:val="both"/>
        <w:rPr>
          <w:sz w:val="28"/>
          <w:szCs w:val="28"/>
        </w:rPr>
      </w:pPr>
    </w:p>
    <w:p w14:paraId="467839E1" w14:textId="45D55496" w:rsidR="005073AC" w:rsidRPr="00D10E3F" w:rsidRDefault="005073AC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26" w:name="_Toc126624491"/>
      <w:bookmarkStart w:id="27" w:name="_Toc127490751"/>
      <w:r>
        <w:t>3</w:t>
      </w:r>
      <w:r w:rsidRPr="0025789A">
        <w:t>.</w:t>
      </w:r>
      <w:r>
        <w:t>2</w:t>
      </w:r>
      <w:r w:rsidRPr="0025789A">
        <w:t xml:space="preserve">. </w:t>
      </w:r>
      <w:r>
        <w:t>Нефункциональные требования</w:t>
      </w:r>
      <w:bookmarkEnd w:id="26"/>
      <w:bookmarkEnd w:id="27"/>
    </w:p>
    <w:p w14:paraId="0D51436F" w14:textId="77777777" w:rsidR="005073AC" w:rsidRDefault="005073AC" w:rsidP="005073AC">
      <w:pPr>
        <w:spacing w:line="360" w:lineRule="auto"/>
        <w:ind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Можно выделить следующие нефункциональные требования к системе.</w:t>
      </w:r>
    </w:p>
    <w:p w14:paraId="0194B2E0" w14:textId="77777777" w:rsidR="005073AC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</w:rPr>
        <w:t>Система должна быть открытой (возможность проверки процесса голосования в режиме реального времени).</w:t>
      </w:r>
    </w:p>
    <w:p w14:paraId="409EDBAB" w14:textId="77777777" w:rsidR="005073AC" w:rsidRPr="00427FBA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</w:rPr>
        <w:t xml:space="preserve">Смарт-контракты должны быть написаны на языке программирования </w:t>
      </w:r>
      <w:r>
        <w:rPr>
          <w:sz w:val="28"/>
          <w:szCs w:val="28"/>
          <w:lang w:val="en-GB"/>
        </w:rPr>
        <w:t>Solidity</w:t>
      </w:r>
      <w:r>
        <w:rPr>
          <w:sz w:val="28"/>
          <w:szCs w:val="28"/>
        </w:rPr>
        <w:t>.</w:t>
      </w:r>
      <w:r>
        <w:t xml:space="preserve"> </w:t>
      </w:r>
    </w:p>
    <w:p w14:paraId="295E13FA" w14:textId="77777777" w:rsidR="005073AC" w:rsidRPr="00427FBA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 w:rsidRPr="00427FBA">
        <w:rPr>
          <w:sz w:val="28"/>
          <w:szCs w:val="28"/>
        </w:rPr>
        <w:t>Веб-приложение должно быть доступно в браузерах Google Chrome, FireFox</w:t>
      </w:r>
      <w:r w:rsidRPr="00DC3298">
        <w:rPr>
          <w:sz w:val="28"/>
          <w:szCs w:val="28"/>
        </w:rPr>
        <w:t>, Яндекс Браузер</w:t>
      </w:r>
      <w:r w:rsidRPr="00427FBA">
        <w:rPr>
          <w:sz w:val="28"/>
          <w:szCs w:val="28"/>
        </w:rPr>
        <w:t xml:space="preserve"> последних версий.</w:t>
      </w:r>
    </w:p>
    <w:p w14:paraId="19312F7F" w14:textId="77777777" w:rsidR="005073AC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 w:rsidRPr="00427FBA">
        <w:rPr>
          <w:sz w:val="28"/>
          <w:szCs w:val="28"/>
        </w:rPr>
        <w:t>Веб-прил</w:t>
      </w:r>
      <w:r>
        <w:rPr>
          <w:sz w:val="28"/>
          <w:szCs w:val="28"/>
        </w:rPr>
        <w:t xml:space="preserve">ожение должно быть разработано с использованием таких инструментов, как: </w:t>
      </w:r>
      <w:r>
        <w:rPr>
          <w:sz w:val="28"/>
          <w:szCs w:val="28"/>
          <w:lang w:val="en-US"/>
        </w:rPr>
        <w:t>React</w:t>
      </w:r>
      <w:r w:rsidRPr="00A906D2">
        <w:rPr>
          <w:sz w:val="28"/>
          <w:szCs w:val="28"/>
        </w:rPr>
        <w:t xml:space="preserve">, </w:t>
      </w:r>
      <w:r>
        <w:rPr>
          <w:sz w:val="28"/>
          <w:szCs w:val="28"/>
          <w:lang w:val="en-US"/>
        </w:rPr>
        <w:t>TypeScript</w:t>
      </w:r>
      <w:r w:rsidRPr="00A906D2">
        <w:rPr>
          <w:sz w:val="28"/>
          <w:szCs w:val="28"/>
        </w:rPr>
        <w:t xml:space="preserve">,  </w:t>
      </w:r>
      <w:r>
        <w:rPr>
          <w:sz w:val="28"/>
          <w:szCs w:val="28"/>
          <w:lang w:val="en-US"/>
        </w:rPr>
        <w:t>MUI</w:t>
      </w:r>
      <w:r w:rsidRPr="00A906D2">
        <w:rPr>
          <w:sz w:val="28"/>
          <w:szCs w:val="28"/>
        </w:rPr>
        <w:t xml:space="preserve">, </w:t>
      </w:r>
      <w:r>
        <w:rPr>
          <w:sz w:val="28"/>
          <w:szCs w:val="28"/>
          <w:lang w:val="en-US"/>
        </w:rPr>
        <w:t>Redux</w:t>
      </w:r>
      <w:r w:rsidRPr="00A906D2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Toolkit</w:t>
      </w:r>
      <w:r>
        <w:rPr>
          <w:sz w:val="28"/>
          <w:szCs w:val="28"/>
        </w:rPr>
        <w:t>.</w:t>
      </w:r>
    </w:p>
    <w:p w14:paraId="0EF7CE2B" w14:textId="77777777" w:rsidR="005073AC" w:rsidRDefault="005073AC" w:rsidP="00537B10">
      <w:pPr>
        <w:pStyle w:val="aff4"/>
      </w:pPr>
    </w:p>
    <w:p w14:paraId="53ACEF7B" w14:textId="363A576C" w:rsidR="005073AC" w:rsidRPr="00D10E3F" w:rsidRDefault="005073AC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28" w:name="_Toc126624492"/>
      <w:bookmarkStart w:id="29" w:name="_Toc127490752"/>
      <w:r>
        <w:lastRenderedPageBreak/>
        <w:t>3</w:t>
      </w:r>
      <w:r w:rsidRPr="0025789A">
        <w:t>.</w:t>
      </w:r>
      <w:r>
        <w:t>3</w:t>
      </w:r>
      <w:r w:rsidRPr="0025789A">
        <w:t xml:space="preserve">. </w:t>
      </w:r>
      <w:r w:rsidRPr="00922108">
        <w:t>Диаграмма вариантов использования</w:t>
      </w:r>
      <w:bookmarkEnd w:id="28"/>
      <w:bookmarkEnd w:id="29"/>
    </w:p>
    <w:p w14:paraId="2C6C33CD" w14:textId="091D050E" w:rsidR="005073AC" w:rsidRPr="00141237" w:rsidRDefault="005073AC" w:rsidP="005073AC">
      <w:pPr>
        <w:pStyle w:val="AStyle"/>
      </w:pPr>
      <w:r w:rsidRPr="00F2345E">
        <w:t xml:space="preserve">Для проектирования </w:t>
      </w:r>
      <w:r>
        <w:t>системы</w:t>
      </w:r>
      <w:r w:rsidRPr="00F2345E">
        <w:t xml:space="preserve"> был использован язык графического описания для объектного моделирования </w:t>
      </w:r>
      <w:r w:rsidRPr="00F2345E">
        <w:rPr>
          <w:lang w:val="en-GB"/>
        </w:rPr>
        <w:t>UML</w:t>
      </w:r>
      <w:r w:rsidR="00F71BB2">
        <w:t>.</w:t>
      </w:r>
      <w:r w:rsidR="00141237" w:rsidRPr="00141237">
        <w:t xml:space="preserve"> </w:t>
      </w:r>
      <w:r w:rsidR="00141237">
        <w:t>Составлена диаграмма вариантов использования (рисунок 3).</w:t>
      </w:r>
      <w:r w:rsidR="009351FF">
        <w:t xml:space="preserve"> В системе определены два вида актера: гость и пользователь</w:t>
      </w:r>
      <w:r w:rsidR="00F71BB2">
        <w:t>.</w:t>
      </w:r>
    </w:p>
    <w:p w14:paraId="2534E970" w14:textId="77777777" w:rsidR="00B30C94" w:rsidRPr="00E71ACE" w:rsidRDefault="00B30C94" w:rsidP="00B30C94">
      <w:pPr>
        <w:pStyle w:val="ad"/>
        <w:spacing w:before="360" w:after="240"/>
        <w:ind w:left="0"/>
        <w:jc w:val="center"/>
        <w:rPr>
          <w:sz w:val="28"/>
          <w:szCs w:val="28"/>
          <w:lang w:val="en-GB"/>
        </w:rPr>
      </w:pPr>
      <w:r w:rsidRPr="00A8020F">
        <w:rPr>
          <w:noProof/>
          <w:sz w:val="28"/>
          <w:szCs w:val="28"/>
        </w:rPr>
        <w:drawing>
          <wp:inline distT="0" distB="0" distL="0" distR="0" wp14:anchorId="74F1A0B5" wp14:editId="74AF419A">
            <wp:extent cx="3629025" cy="3438525"/>
            <wp:effectExtent l="0" t="0" r="9525" b="9525"/>
            <wp:docPr id="17" name="Рисунок 17" descr="C:\Users\veron\OneDrive\Рабочий стол\susu\4 курс\практика\диаграммы\SmartContract-UseCase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veron\OneDrive\Рабочий стол\susu\4 курс\практика\диаграммы\SmartContract-UseCases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9025" cy="3438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EC2FC5" w14:textId="77777777" w:rsidR="00B30C94" w:rsidRDefault="00B30C94" w:rsidP="00B30C94">
      <w:pPr>
        <w:pStyle w:val="aff4"/>
        <w:suppressAutoHyphens/>
        <w:ind w:firstLine="0"/>
        <w:jc w:val="center"/>
        <w:rPr>
          <w:szCs w:val="28"/>
        </w:rPr>
      </w:pPr>
      <w:r>
        <w:rPr>
          <w:szCs w:val="28"/>
        </w:rPr>
        <w:t>Рисунок 3 – Диаграмма вариантов использования</w:t>
      </w:r>
    </w:p>
    <w:p w14:paraId="0C334042" w14:textId="77777777" w:rsidR="00B30C94" w:rsidRDefault="00B30C94" w:rsidP="00141237">
      <w:pPr>
        <w:pStyle w:val="AStyle"/>
      </w:pPr>
    </w:p>
    <w:p w14:paraId="3F201BA9" w14:textId="77777777" w:rsidR="005073AC" w:rsidRDefault="005073AC" w:rsidP="005073AC">
      <w:pPr>
        <w:pStyle w:val="AStyle"/>
      </w:pPr>
      <w:r>
        <w:t>Гость – это неавторизированный посетитель веб-приложения, который может только просматривать голосования.</w:t>
      </w:r>
    </w:p>
    <w:p w14:paraId="4DD1F6EA" w14:textId="77777777" w:rsidR="005073AC" w:rsidRDefault="005073AC" w:rsidP="005073AC">
      <w:pPr>
        <w:pStyle w:val="AStyle"/>
      </w:pPr>
      <w:r>
        <w:t>Пользователь – авторизованный посетитель веб-приложения, который может</w:t>
      </w:r>
      <w:r w:rsidRPr="006F1A1C">
        <w:t xml:space="preserve"> </w:t>
      </w:r>
      <w:r>
        <w:t>просматривать голосования, создать новое голосование и проголосовать, если он участвует в данном голосовании.</w:t>
      </w:r>
    </w:p>
    <w:p w14:paraId="0AFA44A8" w14:textId="77777777" w:rsidR="005073AC" w:rsidRDefault="005073AC" w:rsidP="005073AC">
      <w:pPr>
        <w:pStyle w:val="AStyle"/>
      </w:pPr>
      <w:r w:rsidRPr="00A7079D">
        <w:t>Данные актеры могут реализовать следующие варианты использования системы.</w:t>
      </w:r>
    </w:p>
    <w:p w14:paraId="3E2885BF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t>Гость может подключить кошелек.</w:t>
      </w:r>
    </w:p>
    <w:p w14:paraId="339FCA60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lastRenderedPageBreak/>
        <w:t>Гость и пользователь</w:t>
      </w:r>
      <w:r w:rsidRPr="00A7079D">
        <w:t xml:space="preserve"> может </w:t>
      </w:r>
      <w:r>
        <w:t>просмотреть голосование, в котором отображаются название, сроки голосования, варианты ответов и, если голосование завершено, результаты</w:t>
      </w:r>
      <w:r w:rsidRPr="00A7079D">
        <w:t>.</w:t>
      </w:r>
    </w:p>
    <w:p w14:paraId="1423A47D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t>Пользователь может создать голосование: ввести название, сроки голосования, адреса кошельков и электронные почти избирателей, варианты ответов</w:t>
      </w:r>
      <w:r w:rsidRPr="00A7079D">
        <w:t>.</w:t>
      </w:r>
    </w:p>
    <w:p w14:paraId="3669FA32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t>Пользователь может</w:t>
      </w:r>
      <w:r w:rsidRPr="00A7079D">
        <w:t xml:space="preserve"> проголосовать.</w:t>
      </w:r>
    </w:p>
    <w:p w14:paraId="49086838" w14:textId="77777777" w:rsidR="005073AC" w:rsidRDefault="005073AC" w:rsidP="00B30C94">
      <w:pPr>
        <w:pStyle w:val="aff4"/>
      </w:pPr>
    </w:p>
    <w:p w14:paraId="4700DE5E" w14:textId="05BB3ADE" w:rsidR="005073AC" w:rsidRDefault="002D183E" w:rsidP="004B6924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0" w:name="_Toc126624493"/>
      <w:bookmarkStart w:id="31" w:name="_Toc127490753"/>
      <w:r>
        <w:t>3</w:t>
      </w:r>
      <w:r w:rsidR="005073AC" w:rsidRPr="0025789A">
        <w:t>.</w:t>
      </w:r>
      <w:r w:rsidR="005073AC">
        <w:t>4</w:t>
      </w:r>
      <w:r w:rsidR="005073AC" w:rsidRPr="0025789A">
        <w:t xml:space="preserve">. </w:t>
      </w:r>
      <w:r w:rsidR="005073AC">
        <w:t>Компоненты системы</w:t>
      </w:r>
      <w:bookmarkEnd w:id="30"/>
      <w:bookmarkEnd w:id="31"/>
    </w:p>
    <w:p w14:paraId="075F9E3C" w14:textId="30D54D8A" w:rsidR="005073AC" w:rsidRDefault="005073AC" w:rsidP="005073AC">
      <w:pPr>
        <w:pStyle w:val="aff4"/>
      </w:pPr>
      <w:r>
        <w:t xml:space="preserve">Архитектура </w:t>
      </w:r>
      <w:r w:rsidR="004B6924">
        <w:t xml:space="preserve">децентрализованных </w:t>
      </w:r>
      <w:r>
        <w:t>приложений</w:t>
      </w:r>
      <w:r w:rsidR="004B6924">
        <w:t xml:space="preserve"> изображена на рисунке 4. Данная архитектура</w:t>
      </w:r>
      <w:r>
        <w:t xml:space="preserve"> состоит из следующих блоков.</w:t>
      </w:r>
    </w:p>
    <w:p w14:paraId="37926070" w14:textId="77777777" w:rsidR="006D0A12" w:rsidRDefault="005073AC" w:rsidP="006D0A12">
      <w:pPr>
        <w:pStyle w:val="aff4"/>
        <w:numPr>
          <w:ilvl w:val="0"/>
          <w:numId w:val="44"/>
        </w:numPr>
        <w:tabs>
          <w:tab w:val="left" w:pos="1134"/>
        </w:tabs>
        <w:ind w:left="0" w:firstLine="709"/>
      </w:pPr>
      <w:r>
        <w:t xml:space="preserve">Блокчейн </w:t>
      </w:r>
      <w:r>
        <w:rPr>
          <w:lang w:val="en-US"/>
        </w:rPr>
        <w:t>Ethereum</w:t>
      </w:r>
      <w:r>
        <w:t xml:space="preserve"> – глобально доступная детерминированная машина состояний, поддерживаемая одноранговой сетью узлов. Смарт-контракты хранятся и работают на блокчейне </w:t>
      </w:r>
      <w:r>
        <w:rPr>
          <w:lang w:val="en-US"/>
        </w:rPr>
        <w:t>Ethereum</w:t>
      </w:r>
      <w:r>
        <w:t xml:space="preserve"> и определяют логику изменений состояния, происходящих в блокчейне. Виртуальная машина </w:t>
      </w:r>
      <w:r>
        <w:rPr>
          <w:lang w:val="en-US"/>
        </w:rPr>
        <w:t>Ethereum</w:t>
      </w:r>
      <w:r w:rsidRPr="00A726F1">
        <w:t xml:space="preserve"> </w:t>
      </w:r>
      <w:r>
        <w:t>выполняет выполняет логику, определенную в смарт-контрактах,  и обрабатывает изменения состояния.</w:t>
      </w:r>
    </w:p>
    <w:p w14:paraId="2D673953" w14:textId="77777777" w:rsidR="006D0A12" w:rsidRDefault="005073AC" w:rsidP="006D0A12">
      <w:pPr>
        <w:pStyle w:val="aff4"/>
        <w:numPr>
          <w:ilvl w:val="0"/>
          <w:numId w:val="44"/>
        </w:numPr>
        <w:tabs>
          <w:tab w:val="left" w:pos="1134"/>
        </w:tabs>
        <w:ind w:left="0" w:firstLine="709"/>
      </w:pPr>
      <w:r>
        <w:t xml:space="preserve">Веб-приложение определяет логику пользовательского интерфейса и взаимодействует с логикой приложения, определенного в смарт-контрактах,  с помощью </w:t>
      </w:r>
      <w:r w:rsidRPr="006D0A12">
        <w:rPr>
          <w:lang w:val="en-US"/>
        </w:rPr>
        <w:t>Web</w:t>
      </w:r>
      <w:r w:rsidRPr="005073AC">
        <w:t xml:space="preserve">3 </w:t>
      </w:r>
      <w:r>
        <w:t>Провайдера.</w:t>
      </w:r>
    </w:p>
    <w:p w14:paraId="0E8A47ED" w14:textId="6C0EE297" w:rsidR="005073AC" w:rsidRDefault="005073AC" w:rsidP="003C361F">
      <w:pPr>
        <w:pStyle w:val="aff4"/>
        <w:numPr>
          <w:ilvl w:val="0"/>
          <w:numId w:val="44"/>
        </w:numPr>
        <w:tabs>
          <w:tab w:val="left" w:pos="1134"/>
        </w:tabs>
        <w:ind w:left="0" w:firstLine="709"/>
      </w:pPr>
      <w:r w:rsidRPr="006D0A12">
        <w:rPr>
          <w:lang w:val="en-US"/>
        </w:rPr>
        <w:t>Web</w:t>
      </w:r>
      <w:r w:rsidRPr="001849BA">
        <w:t xml:space="preserve">3 </w:t>
      </w:r>
      <w:r>
        <w:t xml:space="preserve">Провайдер – узел сети, к которому подключается пользователь для взаимодействия с блокчейном. </w:t>
      </w:r>
    </w:p>
    <w:p w14:paraId="4043455B" w14:textId="6AF05D03" w:rsidR="004B6924" w:rsidRPr="00B47DDE" w:rsidRDefault="00F43C66" w:rsidP="004B6924">
      <w:pPr>
        <w:pStyle w:val="aff4"/>
        <w:ind w:firstLine="0"/>
        <w:jc w:val="center"/>
      </w:pPr>
      <w:r w:rsidRPr="00F43C66">
        <w:rPr>
          <w:lang w:eastAsia="ru-RU"/>
        </w:rPr>
        <w:drawing>
          <wp:inline distT="0" distB="0" distL="0" distR="0" wp14:anchorId="26EA761F" wp14:editId="665F8FB0">
            <wp:extent cx="5254625" cy="1528445"/>
            <wp:effectExtent l="0" t="0" r="3175" b="0"/>
            <wp:docPr id="4" name="Рисунок 4" descr="C:\Users\veron\OneDrive\Рабочий стол\susu\4 курс\практика\диаграммы\SmartContract-Структура Веб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eron\OneDrive\Рабочий стол\susu\4 курс\практика\диаграммы\SmartContract-Структура Веб3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4625" cy="1528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43C66">
        <w:rPr>
          <w:lang w:eastAsia="ru-RU"/>
        </w:rPr>
        <w:t xml:space="preserve"> </w:t>
      </w:r>
    </w:p>
    <w:p w14:paraId="036473EC" w14:textId="289D621F" w:rsidR="004B6924" w:rsidRDefault="004B6924" w:rsidP="004B6924">
      <w:pPr>
        <w:pStyle w:val="aff4"/>
        <w:suppressAutoHyphens/>
        <w:ind w:firstLine="0"/>
        <w:jc w:val="center"/>
      </w:pPr>
      <w:r>
        <w:t>Рисунок 4 – Архитектура децентрализованных приложений</w:t>
      </w:r>
    </w:p>
    <w:p w14:paraId="69F5F7C8" w14:textId="77777777" w:rsidR="005073AC" w:rsidRDefault="005073AC" w:rsidP="005073AC">
      <w:pPr>
        <w:pStyle w:val="aff4"/>
      </w:pPr>
    </w:p>
    <w:p w14:paraId="1C2FA5B3" w14:textId="2BEE8AAF" w:rsidR="005073AC" w:rsidRPr="00377DE4" w:rsidRDefault="002D183E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2" w:name="_Toc126624494"/>
      <w:bookmarkStart w:id="33" w:name="_Toc127490754"/>
      <w:r>
        <w:lastRenderedPageBreak/>
        <w:t>3</w:t>
      </w:r>
      <w:r w:rsidR="005073AC" w:rsidRPr="0025789A">
        <w:t>.</w:t>
      </w:r>
      <w:r w:rsidR="005073AC">
        <w:t>4.1</w:t>
      </w:r>
      <w:r w:rsidR="005073AC" w:rsidRPr="0025789A">
        <w:t xml:space="preserve">. </w:t>
      </w:r>
      <w:r w:rsidR="005073AC">
        <w:t>Компоненты смарт-контракта</w:t>
      </w:r>
      <w:bookmarkEnd w:id="32"/>
      <w:bookmarkEnd w:id="33"/>
    </w:p>
    <w:p w14:paraId="6AF48909" w14:textId="48D6B1A0" w:rsidR="005073AC" w:rsidRDefault="005D071B" w:rsidP="005073AC">
      <w:pPr>
        <w:pStyle w:val="aff4"/>
      </w:pPr>
      <w:r>
        <w:t>Для наглядного представления архитектуры смарт-контрактов была построена диаграмма его компонентов (рисунок 5).</w:t>
      </w:r>
    </w:p>
    <w:p w14:paraId="14A9B236" w14:textId="77777777" w:rsidR="00D50E89" w:rsidRDefault="00D50E89" w:rsidP="00D50E89">
      <w:pPr>
        <w:pStyle w:val="aff4"/>
      </w:pPr>
      <w:r w:rsidRPr="004465D9">
        <w:t>В</w:t>
      </w:r>
      <w:r>
        <w:t xml:space="preserve"> управляющем смарт-контракте хранятся все созданные смарт-контракты для голосования. Программная логика каждого голосования находится в смарт-контракте для голосования. </w:t>
      </w:r>
    </w:p>
    <w:p w14:paraId="617D0806" w14:textId="5A386AEE" w:rsidR="00D50E89" w:rsidRDefault="00D50E89" w:rsidP="00D50E89">
      <w:pPr>
        <w:pStyle w:val="aff4"/>
      </w:pPr>
      <w:r>
        <w:t xml:space="preserve">В голосованиях используется токен, который отвечает за начисление токена избирателю на адрес кошелька и перевод этого токена на адрес кошелька кандидата. Стандарт </w:t>
      </w:r>
      <w:r>
        <w:rPr>
          <w:lang w:val="en-GB"/>
        </w:rPr>
        <w:t>ERC</w:t>
      </w:r>
      <w:r w:rsidRPr="00FD6B40">
        <w:t>20</w:t>
      </w:r>
      <w:r>
        <w:t xml:space="preserve"> необходим для реализации токена для голосования, в нем содержатся методы по начислению и переводу токенов. Все данные о голосованиях и действия с ними записываются в блокчейн </w:t>
      </w:r>
      <w:r>
        <w:rPr>
          <w:lang w:val="en-US"/>
        </w:rPr>
        <w:t>Ethereum</w:t>
      </w:r>
      <w:r w:rsidRPr="004465D9">
        <w:t>.</w:t>
      </w:r>
    </w:p>
    <w:p w14:paraId="1D30C72E" w14:textId="77777777" w:rsidR="004465D9" w:rsidRDefault="004465D9" w:rsidP="005073AC">
      <w:pPr>
        <w:pStyle w:val="aff4"/>
      </w:pPr>
    </w:p>
    <w:p w14:paraId="423A0346" w14:textId="77777777" w:rsidR="005073AC" w:rsidRPr="006D0A12" w:rsidRDefault="005073AC" w:rsidP="005073AC">
      <w:pPr>
        <w:pStyle w:val="aff4"/>
        <w:ind w:firstLine="0"/>
        <w:jc w:val="center"/>
      </w:pPr>
      <w:r w:rsidRPr="00335C9B">
        <w:rPr>
          <w:lang w:eastAsia="ru-RU"/>
        </w:rPr>
        <w:drawing>
          <wp:inline distT="0" distB="0" distL="0" distR="0" wp14:anchorId="64F6A3EC" wp14:editId="55CA4AD5">
            <wp:extent cx="3752603" cy="3137568"/>
            <wp:effectExtent l="0" t="0" r="635" b="5715"/>
            <wp:docPr id="3" name="Рисунок 3" descr="C:\Users\veron\OneDrive\Рабочий стол\susu\4 курс\практика\диаграммы\SmartContract-Компоненты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veron\OneDrive\Рабочий стол\susu\4 курс\практика\диаграммы\SmartContract-Компоненты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8858" cy="3142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64A890" w14:textId="7355FF0F" w:rsidR="005073AC" w:rsidRDefault="002D183E" w:rsidP="004465D9">
      <w:pPr>
        <w:pStyle w:val="aff4"/>
        <w:suppressAutoHyphens/>
        <w:ind w:firstLine="0"/>
        <w:jc w:val="center"/>
      </w:pPr>
      <w:r>
        <w:t>Рисунок 5</w:t>
      </w:r>
      <w:r w:rsidR="005073AC">
        <w:t xml:space="preserve"> – Диаграмма компонентов смарт-контракта</w:t>
      </w:r>
    </w:p>
    <w:p w14:paraId="11456018" w14:textId="77777777" w:rsidR="005073AC" w:rsidRDefault="005073AC" w:rsidP="005073AC">
      <w:pPr>
        <w:pStyle w:val="aff4"/>
        <w:tabs>
          <w:tab w:val="left" w:pos="993"/>
        </w:tabs>
        <w:ind w:firstLine="0"/>
      </w:pPr>
    </w:p>
    <w:p w14:paraId="39739E2F" w14:textId="02E92BD0" w:rsidR="005073AC" w:rsidRDefault="002D183E" w:rsidP="001D676A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4" w:name="_Toc126624495"/>
      <w:bookmarkStart w:id="35" w:name="_Toc127490755"/>
      <w:r>
        <w:t>3</w:t>
      </w:r>
      <w:r w:rsidR="005073AC" w:rsidRPr="0025789A">
        <w:t>.</w:t>
      </w:r>
      <w:r w:rsidR="005073AC">
        <w:t>4.2</w:t>
      </w:r>
      <w:r w:rsidR="005073AC" w:rsidRPr="0025789A">
        <w:t xml:space="preserve">. </w:t>
      </w:r>
      <w:r w:rsidR="005073AC">
        <w:t>Компоненты веб-приложения</w:t>
      </w:r>
      <w:bookmarkEnd w:id="34"/>
      <w:bookmarkEnd w:id="35"/>
    </w:p>
    <w:p w14:paraId="23883A22" w14:textId="20EBB7BB" w:rsidR="005073AC" w:rsidRDefault="00F2252C" w:rsidP="005073AC">
      <w:pPr>
        <w:pStyle w:val="aff4"/>
      </w:pPr>
      <w:r>
        <w:t>Архитектура веб-приложения с</w:t>
      </w:r>
      <w:r w:rsidR="00C17F25">
        <w:t>остоит из следующих компонентов</w:t>
      </w:r>
      <w:r w:rsidR="005073AC">
        <w:t>.</w:t>
      </w:r>
    </w:p>
    <w:p w14:paraId="3C2AE1A6" w14:textId="77777777" w:rsidR="005073AC" w:rsidRDefault="005073AC" w:rsidP="003C361F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t>Компонент отображения голосований необходимый для отображения всех голосований на главной странице веб-приложения.</w:t>
      </w:r>
    </w:p>
    <w:p w14:paraId="541F7917" w14:textId="77777777" w:rsidR="005073AC" w:rsidRDefault="005073AC" w:rsidP="003C361F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lastRenderedPageBreak/>
        <w:t>Компонент подключения кошелька необходимый для авторизации пользователя в системе.</w:t>
      </w:r>
    </w:p>
    <w:p w14:paraId="567554C0" w14:textId="77777777" w:rsidR="005073AC" w:rsidRDefault="005073AC" w:rsidP="003C361F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t>Компонент голосования, в котором отображается информация о голосовании и возможность проголосовать.</w:t>
      </w:r>
    </w:p>
    <w:p w14:paraId="551E9C98" w14:textId="6B7C50FA" w:rsidR="005073AC" w:rsidRDefault="005073AC" w:rsidP="001D676A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t>Компонент создания голосования необходимый для создания голосования.</w:t>
      </w:r>
    </w:p>
    <w:p w14:paraId="364AD9FD" w14:textId="79A16E2F" w:rsidR="00F2252C" w:rsidRDefault="00770032" w:rsidP="00F2252C">
      <w:pPr>
        <w:pStyle w:val="aff4"/>
        <w:tabs>
          <w:tab w:val="left" w:pos="1134"/>
        </w:tabs>
        <w:ind w:left="709" w:firstLine="0"/>
      </w:pPr>
      <w:r>
        <w:t>Данная архитектура изображена на рисунке 6</w:t>
      </w:r>
      <w:r w:rsidR="000E098C">
        <w:t>.</w:t>
      </w:r>
    </w:p>
    <w:p w14:paraId="21C5B22D" w14:textId="77777777" w:rsidR="001D676A" w:rsidRPr="00E56FBC" w:rsidRDefault="001D676A" w:rsidP="001D676A">
      <w:pPr>
        <w:pStyle w:val="aff4"/>
        <w:ind w:firstLine="0"/>
        <w:jc w:val="center"/>
        <w:rPr>
          <w:lang w:val="en-US"/>
        </w:rPr>
      </w:pPr>
      <w:r w:rsidRPr="00FB7818">
        <w:rPr>
          <w:lang w:eastAsia="ru-RU"/>
        </w:rPr>
        <w:drawing>
          <wp:inline distT="0" distB="0" distL="0" distR="0" wp14:anchorId="1E0C3824" wp14:editId="55D28169">
            <wp:extent cx="4019550" cy="2200275"/>
            <wp:effectExtent l="0" t="0" r="0" b="9525"/>
            <wp:docPr id="13" name="Рисунок 13" descr="C:\Users\veron\OneDrive\Рабочий стол\susu\4 курс\практика\диаграммы\SmartContract-Компоненты веб приложени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veron\OneDrive\Рабочий стол\susu\4 курс\практика\диаграммы\SmartContract-Компоненты веб приложения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9550" cy="2200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513287" w14:textId="77777777" w:rsidR="001D676A" w:rsidRDefault="001D676A" w:rsidP="001D676A">
      <w:pPr>
        <w:pStyle w:val="aff4"/>
        <w:suppressAutoHyphens/>
        <w:ind w:firstLine="0"/>
        <w:jc w:val="center"/>
      </w:pPr>
      <w:r>
        <w:t>Рисунок 6 – Диаграмма компонентов веб-приложения</w:t>
      </w:r>
    </w:p>
    <w:p w14:paraId="4ADD2AF4" w14:textId="77777777" w:rsidR="001D676A" w:rsidRDefault="001D676A" w:rsidP="005073AC">
      <w:pPr>
        <w:pStyle w:val="aff4"/>
        <w:tabs>
          <w:tab w:val="left" w:pos="993"/>
        </w:tabs>
        <w:ind w:firstLine="0"/>
      </w:pPr>
    </w:p>
    <w:p w14:paraId="126A56A7" w14:textId="02926F44" w:rsidR="005073AC" w:rsidRPr="00377DE4" w:rsidRDefault="002D183E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6" w:name="_Toc126624496"/>
      <w:bookmarkStart w:id="37" w:name="_Toc127490756"/>
      <w:r>
        <w:t>3</w:t>
      </w:r>
      <w:r w:rsidR="005073AC" w:rsidRPr="0025789A">
        <w:t>.</w:t>
      </w:r>
      <w:r w:rsidR="005073AC">
        <w:t>5</w:t>
      </w:r>
      <w:r w:rsidR="005073AC" w:rsidRPr="0025789A">
        <w:t xml:space="preserve">. </w:t>
      </w:r>
      <w:r w:rsidR="005073AC">
        <w:t>Диаграмма деятельности</w:t>
      </w:r>
      <w:bookmarkEnd w:id="36"/>
      <w:bookmarkEnd w:id="37"/>
    </w:p>
    <w:p w14:paraId="148AF992" w14:textId="333C33DA" w:rsidR="005073AC" w:rsidRDefault="005073AC" w:rsidP="005073AC">
      <w:pPr>
        <w:pStyle w:val="AStyle"/>
      </w:pPr>
      <w:r w:rsidRPr="00A26601">
        <w:t xml:space="preserve">В результате анализа требований реализована диаграмма деятельности, которая показывает, как происходит процесс взаимодействия актеров с системой. </w:t>
      </w:r>
      <w:r>
        <w:t>Рассмотрим прецедент «Создать голосование». Предусловием является то, что пользователь находится в</w:t>
      </w:r>
      <w:r w:rsidR="006B1D67">
        <w:t xml:space="preserve"> разделе «Создать голосование».</w:t>
      </w:r>
    </w:p>
    <w:p w14:paraId="30B88E6A" w14:textId="68A3C266" w:rsidR="006B1D67" w:rsidRDefault="006B1D67" w:rsidP="006B1D67">
      <w:pPr>
        <w:pStyle w:val="AStyle"/>
        <w:suppressAutoHyphens/>
      </w:pPr>
      <w:r>
        <w:t xml:space="preserve">В представленной диаграмме пользователь заполняет поля формы создания голосования: название, сроки голосования, варианты ответов, адреса кошельков и </w:t>
      </w:r>
      <w:r>
        <w:rPr>
          <w:lang w:val="en-US"/>
        </w:rPr>
        <w:t>e</w:t>
      </w:r>
      <w:r w:rsidRPr="00AA4661">
        <w:t>-</w:t>
      </w:r>
      <w:r>
        <w:rPr>
          <w:lang w:val="en-US"/>
        </w:rPr>
        <w:t>mail</w:t>
      </w:r>
      <w:r w:rsidRPr="00AA4661">
        <w:t xml:space="preserve"> </w:t>
      </w:r>
      <w:r>
        <w:t>адреса участников голосования. Затем пользователь нажимает кнопку «Создать голосование». После этого веб-приложение формирует запрос для развертывания смарт-контракта голосования. Веб</w:t>
      </w:r>
      <w:r w:rsidRPr="00297F26">
        <w:t xml:space="preserve">3 </w:t>
      </w:r>
      <w:r>
        <w:t>Провайдер выполняет этот запрос и развертывает смарт-контракт в блокчейне. После развертывания смарт-контракт производит начисление токенов-голосов на адреса кошельков избирателей. Веб-</w:t>
      </w:r>
      <w:r>
        <w:lastRenderedPageBreak/>
        <w:t>приложение отправляет уведомление избирателям о голосовании в виде электронных писем и переводит пользователя на страницу созданного голосования. Данная диаграмма деятельности</w:t>
      </w:r>
      <w:r w:rsidRPr="00A26601">
        <w:t xml:space="preserve"> представлена на рисунке </w:t>
      </w:r>
      <w:r>
        <w:t>7</w:t>
      </w:r>
      <w:r w:rsidRPr="00A26601">
        <w:t>.</w:t>
      </w:r>
    </w:p>
    <w:p w14:paraId="329512A8" w14:textId="77777777" w:rsidR="005073AC" w:rsidRPr="003E02B6" w:rsidRDefault="005073AC" w:rsidP="005073AC">
      <w:pPr>
        <w:pStyle w:val="AStyle"/>
        <w:ind w:firstLine="0"/>
        <w:jc w:val="center"/>
        <w:rPr>
          <w:szCs w:val="22"/>
        </w:rPr>
      </w:pPr>
      <w:r w:rsidRPr="00EA7C67">
        <w:rPr>
          <w:noProof/>
          <w:szCs w:val="22"/>
          <w:lang w:eastAsia="ru-RU"/>
        </w:rPr>
        <w:drawing>
          <wp:inline distT="0" distB="0" distL="0" distR="0" wp14:anchorId="4E30BBC1" wp14:editId="023026C7">
            <wp:extent cx="5360099" cy="2861953"/>
            <wp:effectExtent l="0" t="0" r="0" b="0"/>
            <wp:docPr id="16" name="Рисунок 16" descr="C:\Users\veron\OneDrive\Рабочий стол\susu\4 курс\практика\диаграммы\SmartContract-Деятельность СоздатьГолосование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veron\OneDrive\Рабочий стол\susu\4 курс\практика\диаграммы\SmartContract-Деятельность СоздатьГолосование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0099" cy="28619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E9F02D" w14:textId="047EDEDC" w:rsidR="005073AC" w:rsidRPr="00665304" w:rsidRDefault="002D183E" w:rsidP="00665304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>Рисунок 7</w:t>
      </w:r>
      <w:r w:rsidR="005073AC">
        <w:rPr>
          <w:szCs w:val="22"/>
        </w:rPr>
        <w:t xml:space="preserve"> – Диаграмма деятельности</w:t>
      </w:r>
    </w:p>
    <w:p w14:paraId="097551D4" w14:textId="77777777" w:rsidR="005073AC" w:rsidRDefault="005073AC" w:rsidP="005073AC">
      <w:pPr>
        <w:pStyle w:val="AStyle"/>
        <w:ind w:firstLine="0"/>
      </w:pPr>
    </w:p>
    <w:p w14:paraId="19852C49" w14:textId="6C116802" w:rsidR="00EB6BEF" w:rsidRPr="00377DE4" w:rsidRDefault="00EB6BEF" w:rsidP="00EB6BEF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8" w:name="_Toc127490757"/>
      <w:r>
        <w:t>3</w:t>
      </w:r>
      <w:r w:rsidRPr="0025789A">
        <w:t>.</w:t>
      </w:r>
      <w:r>
        <w:t>4</w:t>
      </w:r>
      <w:r w:rsidRPr="0025789A">
        <w:t xml:space="preserve">. </w:t>
      </w:r>
      <w:r>
        <w:t>Разработка макетов</w:t>
      </w:r>
      <w:bookmarkEnd w:id="38"/>
    </w:p>
    <w:p w14:paraId="43081F67" w14:textId="13097C65" w:rsidR="00EB6BEF" w:rsidRDefault="00EB6BEF" w:rsidP="00AA5E68">
      <w:pPr>
        <w:pStyle w:val="aff4"/>
      </w:pPr>
      <w:r>
        <w:t>Макет – это эскиз, который используется для дальнейшего проектирования и разработки.</w:t>
      </w:r>
      <w:r w:rsidRPr="00327A2D">
        <w:t xml:space="preserve"> </w:t>
      </w:r>
      <w:r>
        <w:t>В макете обычно отмечают положение всех основных элементов на странице. На главной странице приложения отображаются все голосования, а также есть кнопки для подключения кошелька, создания голосования</w:t>
      </w:r>
      <w:r w:rsidR="00C63FFC">
        <w:t>, поиска и сортировки (рисунок 8</w:t>
      </w:r>
      <w:r>
        <w:t>).</w:t>
      </w:r>
    </w:p>
    <w:p w14:paraId="29A99ACB" w14:textId="77777777" w:rsidR="00EB6BEF" w:rsidRPr="003E02B6" w:rsidRDefault="00EB6BEF" w:rsidP="00EB6BEF">
      <w:pPr>
        <w:pStyle w:val="AStyle"/>
        <w:ind w:firstLine="0"/>
        <w:jc w:val="center"/>
        <w:rPr>
          <w:szCs w:val="22"/>
        </w:rPr>
      </w:pPr>
      <w:r w:rsidRPr="00327A2D">
        <w:rPr>
          <w:noProof/>
          <w:szCs w:val="22"/>
          <w:lang w:eastAsia="ru-RU"/>
        </w:rPr>
        <w:drawing>
          <wp:inline distT="0" distB="0" distL="0" distR="0" wp14:anchorId="7769FF27" wp14:editId="386E6DA9">
            <wp:extent cx="5157993" cy="2276475"/>
            <wp:effectExtent l="0" t="0" r="5080" b="0"/>
            <wp:docPr id="19" name="Рисунок 19" descr="C:\Users\veron\OneDrive\Рабочий стол\susu\4 курс\практика\диаграммы\SmartContract-МакетNonLogi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veron\OneDrive\Рабочий стол\susu\4 курс\практика\диаграммы\SmartContract-МакетNonLogin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870" cy="2295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AA57C" w14:textId="6DF5FC04" w:rsidR="00EB6BEF" w:rsidRPr="00AA5E68" w:rsidRDefault="00C63FFC" w:rsidP="00AA5E68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 xml:space="preserve">Рисунок 8 </w:t>
      </w:r>
      <w:r w:rsidR="00EB6BEF">
        <w:rPr>
          <w:szCs w:val="22"/>
        </w:rPr>
        <w:t>– Макет главной страницы</w:t>
      </w:r>
    </w:p>
    <w:p w14:paraId="4E4B503A" w14:textId="3841B859" w:rsidR="00EB6BEF" w:rsidRDefault="00EB6BEF" w:rsidP="00EB6BEF">
      <w:pPr>
        <w:pStyle w:val="aff4"/>
      </w:pPr>
      <w:r>
        <w:lastRenderedPageBreak/>
        <w:t>На ри</w:t>
      </w:r>
      <w:r w:rsidR="00C63FFC">
        <w:t>сунке 9</w:t>
      </w:r>
      <w:r>
        <w:t xml:space="preserve"> изображен макет страницы голосования. На странице голосования отображаются название, данные о голосовании (сроки, ссылка на смарт-контракт голосования в обозревателе блокчейна) и варианты ответов. Также есть кнопка «Проголосовать» для голосования и кнопка «Закрыть» для перехода на главную страницу сайта.</w:t>
      </w:r>
    </w:p>
    <w:p w14:paraId="3A51942B" w14:textId="77777777" w:rsidR="00EB6BEF" w:rsidRPr="003E02B6" w:rsidRDefault="00EB6BEF" w:rsidP="00EB6BEF">
      <w:pPr>
        <w:pStyle w:val="AStyle"/>
        <w:ind w:firstLine="0"/>
        <w:jc w:val="center"/>
        <w:rPr>
          <w:szCs w:val="22"/>
        </w:rPr>
      </w:pPr>
      <w:r w:rsidRPr="00114763">
        <w:rPr>
          <w:noProof/>
          <w:szCs w:val="22"/>
          <w:lang w:eastAsia="ru-RU"/>
        </w:rPr>
        <w:drawing>
          <wp:inline distT="0" distB="0" distL="0" distR="0" wp14:anchorId="7F71B4D9" wp14:editId="4833DB79">
            <wp:extent cx="5158800" cy="2276831"/>
            <wp:effectExtent l="0" t="0" r="3810" b="9525"/>
            <wp:docPr id="21" name="Рисунок 21" descr="C:\Users\veron\OneDrive\Рабочий стол\susu\4 курс\практика\диаграммы\SmartContract-МакетГолосование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veron\OneDrive\Рабочий стол\susu\4 курс\практика\диаграммы\SmartContract-МакетГолосование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8800" cy="22768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ADF9F4" w14:textId="0FFAA2F9" w:rsidR="00EB6BEF" w:rsidRDefault="00EB6BEF" w:rsidP="008B5192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 xml:space="preserve">Рисунок </w:t>
      </w:r>
      <w:r w:rsidR="00C63FFC">
        <w:rPr>
          <w:szCs w:val="22"/>
        </w:rPr>
        <w:t>9</w:t>
      </w:r>
      <w:r>
        <w:rPr>
          <w:szCs w:val="22"/>
        </w:rPr>
        <w:t xml:space="preserve"> – Макет страницы голосования</w:t>
      </w:r>
    </w:p>
    <w:p w14:paraId="3B5AF8A8" w14:textId="77777777" w:rsidR="00EB6BEF" w:rsidRDefault="00EB6BEF" w:rsidP="00EB6BEF">
      <w:pPr>
        <w:pStyle w:val="aff4"/>
      </w:pPr>
    </w:p>
    <w:p w14:paraId="2C0217E7" w14:textId="040352C7" w:rsidR="00EB6BEF" w:rsidRDefault="00EB6BEF" w:rsidP="00EB6BEF">
      <w:pPr>
        <w:pStyle w:val="aff4"/>
      </w:pPr>
      <w:r>
        <w:t>На странице создания голосования изображены поля для ввода данных о голосовании и кнопка для создания голосования</w:t>
      </w:r>
      <w:r w:rsidR="00BF76A7">
        <w:t>. Кнопка «Закрыть» предназначена для перехода на главную страницу сайта</w:t>
      </w:r>
      <w:r w:rsidR="00D8527C">
        <w:t xml:space="preserve"> (рисунок </w:t>
      </w:r>
      <w:r w:rsidR="00C63FFC">
        <w:t>10</w:t>
      </w:r>
      <w:r>
        <w:t>).</w:t>
      </w:r>
    </w:p>
    <w:p w14:paraId="675BCEB5" w14:textId="77777777" w:rsidR="00EB6BEF" w:rsidRPr="003E02B6" w:rsidRDefault="00EB6BEF" w:rsidP="00EB6BEF">
      <w:pPr>
        <w:pStyle w:val="AStyle"/>
        <w:ind w:firstLine="0"/>
        <w:jc w:val="center"/>
        <w:rPr>
          <w:szCs w:val="22"/>
        </w:rPr>
      </w:pPr>
      <w:r w:rsidRPr="00F01C7F">
        <w:rPr>
          <w:noProof/>
          <w:szCs w:val="22"/>
          <w:lang w:eastAsia="ru-RU"/>
        </w:rPr>
        <w:drawing>
          <wp:inline distT="0" distB="0" distL="0" distR="0" wp14:anchorId="08778781" wp14:editId="0E1CD2DA">
            <wp:extent cx="5158800" cy="2658940"/>
            <wp:effectExtent l="0" t="0" r="3810" b="8255"/>
            <wp:docPr id="23" name="Рисунок 23" descr="C:\Users\veron\OneDrive\Рабочий стол\susu\4 курс\практика\диаграммы\SmartContract-МакетСоздатьГолосование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veron\OneDrive\Рабочий стол\susu\4 курс\практика\диаграммы\SmartContract-МакетСоздатьГолосование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8800" cy="2658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69EB1A" w14:textId="3954CCC7" w:rsidR="00EB6BEF" w:rsidRPr="009A3039" w:rsidRDefault="00C63FFC" w:rsidP="009A3039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>Рисунок 10</w:t>
      </w:r>
      <w:r w:rsidR="00EB6BEF">
        <w:rPr>
          <w:szCs w:val="22"/>
        </w:rPr>
        <w:t xml:space="preserve"> – Макет страницы создания голосования</w:t>
      </w:r>
    </w:p>
    <w:p w14:paraId="74D0E856" w14:textId="0783AE4D" w:rsidR="005073AC" w:rsidRPr="00B47DDE" w:rsidRDefault="00EB6BEF" w:rsidP="00EB6BEF">
      <w:pPr>
        <w:pStyle w:val="aff4"/>
      </w:pPr>
      <w:r>
        <w:lastRenderedPageBreak/>
        <w:t xml:space="preserve">В соответствии с данными макетами был разработан дизайн </w:t>
      </w:r>
      <w:r w:rsidR="007146EC">
        <w:t>сайта</w:t>
      </w:r>
      <w:r w:rsidRPr="0036641F">
        <w:t xml:space="preserve"> </w:t>
      </w:r>
      <w:r>
        <w:rPr>
          <w:noProof w:val="0"/>
        </w:rPr>
        <w:fldChar w:fldCharType="begin" w:fldLock="1"/>
      </w:r>
      <w:r>
        <w:rPr>
          <w:noProof w:val="0"/>
        </w:rPr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noProof w:val="0"/>
        </w:rPr>
        <w:fldChar w:fldCharType="separate"/>
      </w:r>
      <w:r>
        <w:t>[</w:t>
      </w:r>
      <w:r w:rsidR="008C51A8">
        <w:t>7</w:t>
      </w:r>
      <w:r w:rsidRPr="00230CBA">
        <w:t>]</w:t>
      </w:r>
      <w:r>
        <w:rPr>
          <w:noProof w:val="0"/>
        </w:rPr>
        <w:fldChar w:fldCharType="end"/>
      </w:r>
      <w:r>
        <w:t xml:space="preserve">. Для создания макетов использовался бесплатный онлайн редактор </w:t>
      </w:r>
      <w:r w:rsidRPr="0048410F">
        <w:t>Figma</w:t>
      </w:r>
      <w:r>
        <w:t xml:space="preserve"> </w:t>
      </w:r>
      <w:r>
        <w:rPr>
          <w:noProof w:val="0"/>
        </w:rPr>
        <w:fldChar w:fldCharType="begin" w:fldLock="1"/>
      </w:r>
      <w:r>
        <w:rPr>
          <w:noProof w:val="0"/>
        </w:rPr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noProof w:val="0"/>
        </w:rPr>
        <w:fldChar w:fldCharType="separate"/>
      </w:r>
      <w:r w:rsidR="008C51A8">
        <w:t>[8</w:t>
      </w:r>
      <w:r w:rsidRPr="00230CBA">
        <w:t>]</w:t>
      </w:r>
      <w:r>
        <w:rPr>
          <w:noProof w:val="0"/>
        </w:rPr>
        <w:fldChar w:fldCharType="end"/>
      </w:r>
      <w:r w:rsidRPr="00407921">
        <w:rPr>
          <w:noProof w:val="0"/>
        </w:rPr>
        <w:t xml:space="preserve"> </w:t>
      </w:r>
      <w:r>
        <w:t xml:space="preserve">и дизайн-система для создания интерфейсов </w:t>
      </w:r>
      <w:r w:rsidRPr="0048410F">
        <w:rPr>
          <w:lang w:val="en-US"/>
        </w:rPr>
        <w:t>Material</w:t>
      </w:r>
      <w:r w:rsidRPr="0048410F">
        <w:t xml:space="preserve"> </w:t>
      </w:r>
      <w:r w:rsidRPr="0048410F">
        <w:rPr>
          <w:lang w:val="en-US"/>
        </w:rPr>
        <w:t>Design</w:t>
      </w:r>
      <w:r w:rsidRPr="00407921">
        <w:t xml:space="preserve"> </w:t>
      </w:r>
      <w:r>
        <w:rPr>
          <w:noProof w:val="0"/>
        </w:rPr>
        <w:fldChar w:fldCharType="begin" w:fldLock="1"/>
      </w:r>
      <w:r>
        <w:rPr>
          <w:noProof w:val="0"/>
        </w:rPr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noProof w:val="0"/>
        </w:rPr>
        <w:fldChar w:fldCharType="separate"/>
      </w:r>
      <w:r w:rsidR="008C51A8">
        <w:t>[9</w:t>
      </w:r>
      <w:r w:rsidRPr="00230CBA">
        <w:t>]</w:t>
      </w:r>
      <w:r>
        <w:rPr>
          <w:noProof w:val="0"/>
        </w:rPr>
        <w:fldChar w:fldCharType="end"/>
      </w:r>
      <w:r>
        <w:t>.</w:t>
      </w:r>
    </w:p>
    <w:p w14:paraId="20C54C8F" w14:textId="66194710" w:rsidR="00157156" w:rsidRPr="00C178C3" w:rsidRDefault="004D584E" w:rsidP="00EB6BEF">
      <w:pPr>
        <w:pStyle w:val="aff4"/>
      </w:pPr>
      <w:r>
        <w:t xml:space="preserve">На рисунке 11 представлен фирменный стиль веб-приложения, который включает в себя логотип, цветовую схему и шрифт. </w:t>
      </w:r>
      <w:r w:rsidR="005F3B86">
        <w:t xml:space="preserve">В качество основного шрифта на сайте был выбран шрифт </w:t>
      </w:r>
      <w:r w:rsidR="005F3B86">
        <w:rPr>
          <w:lang w:val="en-US"/>
        </w:rPr>
        <w:t>Roboto</w:t>
      </w:r>
      <w:r w:rsidR="005F3B86" w:rsidRPr="005F3B86">
        <w:t xml:space="preserve">. </w:t>
      </w:r>
      <w:r w:rsidR="00C178C3">
        <w:t xml:space="preserve">Цветовая схема сайта была сгенерирована дизайн-системой </w:t>
      </w:r>
      <w:r w:rsidR="00C178C3" w:rsidRPr="0048410F">
        <w:rPr>
          <w:lang w:val="en-US"/>
        </w:rPr>
        <w:t>Material</w:t>
      </w:r>
      <w:r w:rsidR="00C178C3" w:rsidRPr="0048410F">
        <w:t xml:space="preserve"> </w:t>
      </w:r>
      <w:r w:rsidR="00C178C3" w:rsidRPr="0048410F">
        <w:rPr>
          <w:lang w:val="en-US"/>
        </w:rPr>
        <w:t>Design</w:t>
      </w:r>
      <w:r w:rsidR="00C178C3">
        <w:t>.</w:t>
      </w:r>
    </w:p>
    <w:p w14:paraId="6042A0C3" w14:textId="428E21FE" w:rsidR="004D584E" w:rsidRDefault="004D584E" w:rsidP="004D584E">
      <w:pPr>
        <w:pStyle w:val="aff4"/>
        <w:ind w:firstLine="0"/>
        <w:jc w:val="center"/>
      </w:pPr>
      <w:r w:rsidRPr="004D584E">
        <w:rPr>
          <w:lang w:eastAsia="ru-RU"/>
        </w:rPr>
        <w:drawing>
          <wp:inline distT="0" distB="0" distL="0" distR="0" wp14:anchorId="6F8063AC" wp14:editId="72D1BADD">
            <wp:extent cx="5269832" cy="2098886"/>
            <wp:effectExtent l="0" t="0" r="7620" b="0"/>
            <wp:docPr id="5" name="Рисунок 5" descr="C:\Users\veron\OneDrive\Рабочий стол\susu\4 курс\практика\диаграммы\Дизайн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eron\OneDrive\Рабочий стол\susu\4 курс\практика\диаграммы\Дизайн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9272" cy="21026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836C54" w14:textId="33D207CD" w:rsidR="004D584E" w:rsidRDefault="004D584E" w:rsidP="004D584E">
      <w:pPr>
        <w:pStyle w:val="aff4"/>
        <w:ind w:firstLine="0"/>
        <w:jc w:val="center"/>
      </w:pPr>
      <w:r>
        <w:t>Рисунок 11 – Фирменный стиль веб-приложения</w:t>
      </w:r>
    </w:p>
    <w:p w14:paraId="1C11134A" w14:textId="77777777" w:rsidR="004D584E" w:rsidRPr="005F3B86" w:rsidRDefault="004D584E" w:rsidP="004D584E">
      <w:pPr>
        <w:pStyle w:val="aff4"/>
        <w:ind w:firstLine="0"/>
        <w:jc w:val="center"/>
      </w:pPr>
    </w:p>
    <w:p w14:paraId="2B6F44F0" w14:textId="32761D10" w:rsidR="001B577C" w:rsidRDefault="001B577C" w:rsidP="00AA7DCA">
      <w:pPr>
        <w:pStyle w:val="aff4"/>
        <w:rPr>
          <w:b/>
        </w:rPr>
      </w:pPr>
      <w:r>
        <w:rPr>
          <w:b/>
        </w:rPr>
        <w:t>Вывод</w:t>
      </w:r>
      <w:r w:rsidR="002C3F21">
        <w:rPr>
          <w:b/>
        </w:rPr>
        <w:t>ы</w:t>
      </w:r>
      <w:r>
        <w:rPr>
          <w:b/>
        </w:rPr>
        <w:t xml:space="preserve"> </w:t>
      </w:r>
      <w:r w:rsidR="002C3F21">
        <w:rPr>
          <w:b/>
        </w:rPr>
        <w:t>п</w:t>
      </w:r>
      <w:r>
        <w:rPr>
          <w:b/>
        </w:rPr>
        <w:t xml:space="preserve">о </w:t>
      </w:r>
      <w:r w:rsidR="005D3853">
        <w:rPr>
          <w:b/>
        </w:rPr>
        <w:t>третьей</w:t>
      </w:r>
      <w:r>
        <w:rPr>
          <w:b/>
        </w:rPr>
        <w:t xml:space="preserve"> главе</w:t>
      </w:r>
    </w:p>
    <w:p w14:paraId="0A241B4B" w14:textId="308CB33F" w:rsidR="001B577C" w:rsidRDefault="001B577C" w:rsidP="001B577C">
      <w:pPr>
        <w:pStyle w:val="aff4"/>
        <w:ind w:firstLine="0"/>
      </w:pPr>
      <w:r>
        <w:tab/>
      </w:r>
      <w:r w:rsidR="005073AC" w:rsidRPr="001B577C">
        <w:t xml:space="preserve">В процессе анализа требований были </w:t>
      </w:r>
      <w:r w:rsidR="00157156">
        <w:t>определены</w:t>
      </w:r>
      <w:r w:rsidR="005073AC" w:rsidRPr="001B577C">
        <w:t xml:space="preserve"> функциональны</w:t>
      </w:r>
      <w:r w:rsidR="005073AC">
        <w:t>е и нефункциональные требования.</w:t>
      </w:r>
      <w:r w:rsidR="005073AC" w:rsidRPr="001B577C">
        <w:t xml:space="preserve"> </w:t>
      </w:r>
      <w:r w:rsidR="005073AC">
        <w:t>Кроме этого были составлены диаграмма вариантов использования, диаграммы компонентов и диаграмма деятельности системы</w:t>
      </w:r>
      <w:r w:rsidR="009E36DD">
        <w:t>, макеты и дизайн веб-приложения</w:t>
      </w:r>
      <w:r w:rsidR="005073AC">
        <w:t>.</w:t>
      </w:r>
    </w:p>
    <w:p w14:paraId="114047F9" w14:textId="4B09BF21" w:rsidR="001B577C" w:rsidRDefault="001B577C">
      <w:pPr>
        <w:rPr>
          <w:rFonts w:eastAsia="Calibri"/>
          <w:noProof/>
          <w:sz w:val="28"/>
          <w:szCs w:val="22"/>
          <w:lang w:eastAsia="en-US"/>
        </w:rPr>
      </w:pPr>
      <w:r>
        <w:br w:type="page"/>
      </w:r>
    </w:p>
    <w:p w14:paraId="705975D8" w14:textId="322A893F" w:rsidR="0067659D" w:rsidRPr="00F91E42" w:rsidRDefault="0067659D" w:rsidP="00AE6ACD">
      <w:pPr>
        <w:pStyle w:val="1"/>
        <w:spacing w:after="0" w:line="360" w:lineRule="auto"/>
      </w:pPr>
      <w:bookmarkStart w:id="39" w:name="_Toc127490758"/>
      <w:bookmarkEnd w:id="24"/>
      <w:r>
        <w:lastRenderedPageBreak/>
        <w:t>З</w:t>
      </w:r>
      <w:r w:rsidR="0025789A">
        <w:t>АКЛЮЧЕНИ</w:t>
      </w:r>
      <w:r w:rsidR="0025789A">
        <w:rPr>
          <w:caps w:val="0"/>
        </w:rPr>
        <w:t>Е</w:t>
      </w:r>
      <w:bookmarkEnd w:id="39"/>
    </w:p>
    <w:p w14:paraId="0EE53B29" w14:textId="6EE3E81B" w:rsidR="00BB52CE" w:rsidRDefault="00AA6936" w:rsidP="00BB52CE">
      <w:pPr>
        <w:pStyle w:val="AStyle"/>
      </w:pPr>
      <w:r>
        <w:t>В данной работе был спроектировано приложение для электронного голосования на основе технологии блокчейн</w:t>
      </w:r>
      <w:r w:rsidR="00BB52CE">
        <w:t>. В ходе работы были решены следующие задачи.</w:t>
      </w:r>
    </w:p>
    <w:p w14:paraId="3A8BACB7" w14:textId="66D43139" w:rsidR="00BD7699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>Проведен обзор научной лит</w:t>
      </w:r>
      <w:r w:rsidR="00807E91">
        <w:t>ературы и существующих аналогов.</w:t>
      </w:r>
    </w:p>
    <w:p w14:paraId="04413804" w14:textId="136F6F0F" w:rsidR="00BD7699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 xml:space="preserve">Спроектирована архитектура смарт-контракта для </w:t>
      </w:r>
      <w:r w:rsidR="00807E91">
        <w:t>электронного голосования.</w:t>
      </w:r>
    </w:p>
    <w:p w14:paraId="46A41216" w14:textId="01A4D3A2" w:rsidR="00BB52CE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>Реализован смарт-контра</w:t>
      </w:r>
      <w:r w:rsidR="00807E91">
        <w:t>кт для электронного голосования.</w:t>
      </w:r>
    </w:p>
    <w:p w14:paraId="2D5A5D30" w14:textId="12A77F47" w:rsidR="00BD7699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>Проведено тестирование смарт-контракта.</w:t>
      </w:r>
    </w:p>
    <w:p w14:paraId="37A08190" w14:textId="4082DE9C" w:rsidR="00BD7699" w:rsidRDefault="00BD7699" w:rsidP="0001613C">
      <w:pPr>
        <w:pStyle w:val="AStyle"/>
      </w:pPr>
      <w:r>
        <w:t>Планируется дальнейшее развитие проекта, в частности реализация децентрализованного приложения, основанного на смарт-контракте</w:t>
      </w:r>
      <w:r w:rsidRPr="00BD7699">
        <w:t xml:space="preserve"> </w:t>
      </w:r>
      <w:r>
        <w:t>для электронного голосования.</w:t>
      </w:r>
    </w:p>
    <w:p w14:paraId="13BD8516" w14:textId="49FC6A5C" w:rsidR="0001613C" w:rsidRDefault="0001613C" w:rsidP="0001613C">
      <w:pPr>
        <w:pStyle w:val="AStyle"/>
      </w:pPr>
      <w:r>
        <w:t>В рамках работы были опубликованы следующие научные статьи.</w:t>
      </w:r>
    </w:p>
    <w:p w14:paraId="71343567" w14:textId="056EF6E8" w:rsidR="0001476A" w:rsidRPr="0001476A" w:rsidRDefault="00495370" w:rsidP="00316875">
      <w:pPr>
        <w:pStyle w:val="AStyle"/>
        <w:numPr>
          <w:ilvl w:val="0"/>
          <w:numId w:val="24"/>
        </w:numPr>
        <w:tabs>
          <w:tab w:val="left" w:pos="1134"/>
        </w:tabs>
        <w:ind w:left="0" w:firstLine="709"/>
        <w:rPr>
          <w:lang w:val="en-US"/>
        </w:rPr>
      </w:pPr>
      <w:r>
        <w:rPr>
          <w:rStyle w:val="normaltextrun"/>
          <w:color w:val="000000"/>
          <w:szCs w:val="22"/>
          <w:shd w:val="clear" w:color="auto" w:fill="FFFFFF"/>
          <w:lang w:val="en-US"/>
        </w:rPr>
        <w:t>Averin</w:t>
      </w:r>
      <w:r w:rsidRPr="00495370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</w:t>
      </w:r>
      <w:r>
        <w:rPr>
          <w:rStyle w:val="normaltextrun"/>
          <w:color w:val="000000"/>
          <w:szCs w:val="22"/>
          <w:shd w:val="clear" w:color="auto" w:fill="FFFFFF"/>
          <w:lang w:val="en-US"/>
        </w:rPr>
        <w:t>A., Degtyarev</w:t>
      </w:r>
      <w:r w:rsidRPr="00495370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</w:t>
      </w:r>
      <w:r>
        <w:rPr>
          <w:rStyle w:val="normaltextrun"/>
          <w:color w:val="000000"/>
          <w:szCs w:val="22"/>
          <w:shd w:val="clear" w:color="auto" w:fill="FFFFFF"/>
          <w:lang w:val="en-US"/>
        </w:rPr>
        <w:t>V.,</w:t>
      </w:r>
      <w:r w:rsidR="00B94B14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Bogatyreva</w:t>
      </w:r>
      <w:r w:rsidR="00B94B14" w:rsidRPr="0001476A">
        <w:rPr>
          <w:lang w:val="en-US"/>
        </w:rPr>
        <w:t xml:space="preserve"> </w:t>
      </w:r>
      <w:r>
        <w:rPr>
          <w:rStyle w:val="normaltextrun"/>
          <w:color w:val="000000"/>
          <w:szCs w:val="22"/>
          <w:shd w:val="clear" w:color="auto" w:fill="FFFFFF"/>
          <w:lang w:val="en-US"/>
        </w:rPr>
        <w:t xml:space="preserve">V. </w:t>
      </w:r>
      <w:r w:rsidR="0001476A" w:rsidRPr="0001476A">
        <w:rPr>
          <w:lang w:val="en-US"/>
        </w:rPr>
        <w:t>«</w:t>
      </w:r>
      <w:r w:rsidR="0001476A">
        <w:rPr>
          <w:lang w:val="en-US"/>
        </w:rPr>
        <w:t>Review of E-Voting Systems Based on Blockchain Technology</w:t>
      </w:r>
      <w:r w:rsidR="0001476A" w:rsidRPr="0001476A">
        <w:rPr>
          <w:lang w:val="en-US"/>
        </w:rPr>
        <w:t>»</w:t>
      </w:r>
      <w:r w:rsidRPr="00495370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//</w:t>
      </w:r>
      <w:r w:rsidR="0001476A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</w:t>
      </w:r>
      <w:r w:rsidR="0001476A">
        <w:rPr>
          <w:lang w:val="en-US"/>
        </w:rPr>
        <w:t>International Multi-Conference on Industrial Engineering and Modern technologies (FarEastCon2021)</w:t>
      </w:r>
      <w:r w:rsidR="000A7B61">
        <w:rPr>
          <w:lang w:val="en-US"/>
        </w:rPr>
        <w:t>,</w:t>
      </w:r>
      <w:r w:rsidR="0001476A">
        <w:rPr>
          <w:lang w:val="en-US"/>
        </w:rPr>
        <w:t xml:space="preserve"> Oct</w:t>
      </w:r>
      <w:r w:rsidR="002E256B">
        <w:rPr>
          <w:lang w:val="en-US"/>
        </w:rPr>
        <w:t>ober,</w:t>
      </w:r>
      <w:r w:rsidR="0001476A">
        <w:rPr>
          <w:lang w:val="en-US"/>
        </w:rPr>
        <w:t xml:space="preserve"> 2021</w:t>
      </w:r>
      <w:r w:rsidR="002B0A6D" w:rsidRPr="002B0A6D">
        <w:rPr>
          <w:lang w:val="en-US"/>
        </w:rPr>
        <w:t>.</w:t>
      </w:r>
    </w:p>
    <w:p w14:paraId="6441D50A" w14:textId="6CA9F014" w:rsidR="00C31B30" w:rsidRPr="002B1CC0" w:rsidRDefault="00C31B30">
      <w:pPr>
        <w:rPr>
          <w:rFonts w:eastAsia="Calibri"/>
          <w:b/>
          <w:noProof/>
          <w:sz w:val="28"/>
          <w:szCs w:val="28"/>
          <w:lang w:val="en-US" w:eastAsia="en-US"/>
        </w:rPr>
      </w:pPr>
      <w:r w:rsidRPr="002B1CC0">
        <w:rPr>
          <w:b/>
          <w:szCs w:val="28"/>
          <w:lang w:val="en-US"/>
        </w:rPr>
        <w:br w:type="page"/>
      </w:r>
    </w:p>
    <w:p w14:paraId="2DB61D26" w14:textId="2B62B5B1" w:rsidR="00337202" w:rsidRPr="00F91E42" w:rsidRDefault="00337202" w:rsidP="00337202">
      <w:pPr>
        <w:pStyle w:val="1"/>
        <w:spacing w:after="0" w:line="360" w:lineRule="auto"/>
      </w:pPr>
      <w:bookmarkStart w:id="40" w:name="_Toc127490759"/>
      <w:r>
        <w:lastRenderedPageBreak/>
        <w:t>ЛИТЕРАТУРА</w:t>
      </w:r>
      <w:bookmarkEnd w:id="40"/>
    </w:p>
    <w:p w14:paraId="448A949F" w14:textId="2451E32A" w:rsidR="00CB1455" w:rsidRDefault="00CC08CD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>
        <w:rPr>
          <w:color w:val="000000"/>
          <w:sz w:val="28"/>
          <w:shd w:val="clear" w:color="auto" w:fill="FFFFFF"/>
        </w:rPr>
        <w:t xml:space="preserve">Прасти Н. </w:t>
      </w:r>
      <w:r w:rsidR="00623871">
        <w:rPr>
          <w:color w:val="000000"/>
          <w:sz w:val="28"/>
          <w:shd w:val="clear" w:color="auto" w:fill="FFFFFF"/>
        </w:rPr>
        <w:t>Блокчейн</w:t>
      </w:r>
      <w:r w:rsidR="00623871" w:rsidRPr="00165178">
        <w:rPr>
          <w:color w:val="000000"/>
          <w:sz w:val="28"/>
          <w:shd w:val="clear" w:color="auto" w:fill="FFFFFF"/>
        </w:rPr>
        <w:t>.</w:t>
      </w:r>
      <w:r w:rsidR="00623871">
        <w:rPr>
          <w:color w:val="000000"/>
          <w:sz w:val="28"/>
          <w:shd w:val="clear" w:color="auto" w:fill="FFFFFF"/>
        </w:rPr>
        <w:t xml:space="preserve"> Разработка приложений</w:t>
      </w:r>
      <w:r w:rsidR="00623871">
        <w:rPr>
          <w:sz w:val="28"/>
        </w:rPr>
        <w:t> – </w:t>
      </w:r>
      <w:r w:rsidR="00623871" w:rsidRPr="00165178">
        <w:rPr>
          <w:sz w:val="28"/>
        </w:rPr>
        <w:t>«</w:t>
      </w:r>
      <w:r w:rsidR="00623871">
        <w:rPr>
          <w:sz w:val="28"/>
        </w:rPr>
        <w:t>СПб.: БВХ-Петербург», 2018.</w:t>
      </w:r>
    </w:p>
    <w:p w14:paraId="2501559C" w14:textId="0DB8108F" w:rsidR="00CC08CD" w:rsidRDefault="00CC08CD" w:rsidP="00E22274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>
        <w:rPr>
          <w:sz w:val="28"/>
          <w:lang w:val="en-US"/>
        </w:rPr>
        <w:t>Barnes</w:t>
      </w:r>
      <w:r w:rsidRPr="00E22274">
        <w:rPr>
          <w:sz w:val="28"/>
          <w:lang w:val="en-US"/>
        </w:rPr>
        <w:t xml:space="preserve"> </w:t>
      </w:r>
      <w:r>
        <w:rPr>
          <w:sz w:val="28"/>
          <w:lang w:val="en-US"/>
        </w:rPr>
        <w:t>A</w:t>
      </w:r>
      <w:r w:rsidRPr="00E22274">
        <w:rPr>
          <w:sz w:val="28"/>
          <w:lang w:val="en-US"/>
        </w:rPr>
        <w:t xml:space="preserve">., </w:t>
      </w:r>
      <w:r>
        <w:rPr>
          <w:sz w:val="28"/>
          <w:lang w:val="en-US"/>
        </w:rPr>
        <w:t>Brake</w:t>
      </w:r>
      <w:r w:rsidRPr="00E22274">
        <w:rPr>
          <w:sz w:val="28"/>
          <w:lang w:val="en-US"/>
        </w:rPr>
        <w:t xml:space="preserve"> </w:t>
      </w:r>
      <w:r>
        <w:rPr>
          <w:sz w:val="28"/>
          <w:lang w:val="en-US"/>
        </w:rPr>
        <w:t>C</w:t>
      </w:r>
      <w:r w:rsidRPr="00E22274">
        <w:rPr>
          <w:sz w:val="28"/>
          <w:lang w:val="en-US"/>
        </w:rPr>
        <w:t xml:space="preserve">., </w:t>
      </w:r>
      <w:r>
        <w:rPr>
          <w:sz w:val="28"/>
          <w:lang w:val="en-US"/>
        </w:rPr>
        <w:t>Perry</w:t>
      </w:r>
      <w:r w:rsidRPr="00E22274">
        <w:rPr>
          <w:sz w:val="28"/>
          <w:lang w:val="en-US"/>
        </w:rPr>
        <w:t xml:space="preserve"> </w:t>
      </w:r>
      <w:r>
        <w:rPr>
          <w:sz w:val="28"/>
          <w:lang w:val="en-US"/>
        </w:rPr>
        <w:t>T</w:t>
      </w:r>
      <w:r w:rsidRPr="00E22274">
        <w:rPr>
          <w:sz w:val="28"/>
          <w:lang w:val="en-US"/>
        </w:rPr>
        <w:t xml:space="preserve">. </w:t>
      </w:r>
      <w:r w:rsidR="00E22274">
        <w:rPr>
          <w:sz w:val="28"/>
          <w:lang w:val="en-US"/>
        </w:rPr>
        <w:t xml:space="preserve">Digital Voting with use of Blockchain Technology. </w:t>
      </w:r>
      <w:r w:rsidR="00E22274" w:rsidRPr="00337202">
        <w:rPr>
          <w:noProof/>
          <w:sz w:val="28"/>
        </w:rPr>
        <w:t xml:space="preserve">[Электронный ресурс] </w:t>
      </w:r>
      <w:r w:rsidR="00E22274" w:rsidRPr="00337202">
        <w:rPr>
          <w:noProof/>
          <w:sz w:val="28"/>
          <w:lang w:val="en-GB"/>
        </w:rPr>
        <w:t>URL</w:t>
      </w:r>
      <w:r w:rsidR="00E22274" w:rsidRPr="00E22274">
        <w:rPr>
          <w:noProof/>
          <w:sz w:val="28"/>
        </w:rPr>
        <w:t xml:space="preserve">: </w:t>
      </w:r>
      <w:r w:rsidR="00E22274" w:rsidRPr="00E22274">
        <w:rPr>
          <w:noProof/>
          <w:sz w:val="28"/>
          <w:lang w:val="en-US"/>
        </w:rPr>
        <w:t>https</w:t>
      </w:r>
      <w:r w:rsidR="00E22274" w:rsidRPr="00E22274">
        <w:rPr>
          <w:noProof/>
          <w:sz w:val="28"/>
        </w:rPr>
        <w:t>://</w:t>
      </w:r>
      <w:r w:rsidR="00E22274" w:rsidRPr="00E22274">
        <w:rPr>
          <w:noProof/>
          <w:sz w:val="28"/>
          <w:lang w:val="en-US"/>
        </w:rPr>
        <w:t>www</w:t>
      </w:r>
      <w:r w:rsidR="00E22274" w:rsidRPr="00E22274">
        <w:rPr>
          <w:noProof/>
          <w:sz w:val="28"/>
        </w:rPr>
        <w:t>.</w:t>
      </w:r>
      <w:r w:rsidR="00E22274" w:rsidRPr="00E22274">
        <w:rPr>
          <w:noProof/>
          <w:sz w:val="28"/>
          <w:lang w:val="en-US"/>
        </w:rPr>
        <w:t>economist</w:t>
      </w:r>
      <w:r w:rsidR="00E22274" w:rsidRPr="00E22274">
        <w:rPr>
          <w:noProof/>
          <w:sz w:val="28"/>
        </w:rPr>
        <w:t>.</w:t>
      </w:r>
      <w:r w:rsidR="00E22274" w:rsidRPr="00E22274">
        <w:rPr>
          <w:noProof/>
          <w:sz w:val="28"/>
          <w:lang w:val="en-US"/>
        </w:rPr>
        <w:t>com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sites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default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files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plymouth</w:t>
      </w:r>
      <w:r w:rsidR="00E22274" w:rsidRPr="00E22274">
        <w:rPr>
          <w:noProof/>
          <w:sz w:val="28"/>
        </w:rPr>
        <w:t>.</w:t>
      </w:r>
      <w:r w:rsidR="00E22274" w:rsidRPr="00E22274">
        <w:rPr>
          <w:noProof/>
          <w:sz w:val="28"/>
          <w:lang w:val="en-US"/>
        </w:rPr>
        <w:t>pdf</w:t>
      </w:r>
      <w:r w:rsidR="00E22274" w:rsidRPr="00337202">
        <w:rPr>
          <w:noProof/>
          <w:sz w:val="28"/>
        </w:rPr>
        <w:t xml:space="preserve"> (дата обращения: </w:t>
      </w:r>
      <w:r w:rsidR="00E22274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="00E22274" w:rsidRPr="00337202">
        <w:rPr>
          <w:noProof/>
          <w:sz w:val="28"/>
        </w:rPr>
        <w:t>)</w:t>
      </w:r>
      <w:r w:rsidR="00E22274">
        <w:rPr>
          <w:noProof/>
          <w:sz w:val="28"/>
        </w:rPr>
        <w:t>.</w:t>
      </w:r>
    </w:p>
    <w:p w14:paraId="6099C5B1" w14:textId="3E3EC798" w:rsidR="00E22274" w:rsidRPr="0092206F" w:rsidRDefault="00E22274" w:rsidP="00E22274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rStyle w:val="AStyleChar"/>
          <w:noProof/>
          <w:szCs w:val="20"/>
          <w:lang w:val="en-US" w:eastAsia="ru-RU"/>
        </w:rPr>
      </w:pPr>
      <w:r>
        <w:rPr>
          <w:noProof/>
          <w:sz w:val="28"/>
          <w:lang w:val="en-US"/>
        </w:rPr>
        <w:t>Ben Ayed A. A conceptual Secure Blockchain – Based Electronic Voting System // International Journal of Network Security and Its Application (IJNSA), 2017</w:t>
      </w:r>
      <w:r w:rsidR="00592CC0">
        <w:rPr>
          <w:noProof/>
          <w:sz w:val="28"/>
          <w:lang w:val="en-US"/>
        </w:rPr>
        <w:t xml:space="preserve">. Vol.9, no. 3. </w:t>
      </w:r>
      <w:r w:rsidR="00592CC0" w:rsidRPr="00592CC0">
        <w:rPr>
          <w:rStyle w:val="AStyleChar"/>
        </w:rPr>
        <w:t>DOI:</w:t>
      </w:r>
      <w:hyperlink r:id="rId26" w:tgtFrame="_blank" w:history="1">
        <w:r w:rsidR="00592CC0" w:rsidRPr="00592CC0">
          <w:rPr>
            <w:rStyle w:val="AStyleChar"/>
          </w:rPr>
          <w:t>10.5121/ijnsa.2017.9301</w:t>
        </w:r>
      </w:hyperlink>
      <w:r w:rsidR="00592CC0">
        <w:rPr>
          <w:rStyle w:val="AStyleChar"/>
          <w:lang w:val="en-US"/>
        </w:rPr>
        <w:t>.</w:t>
      </w:r>
    </w:p>
    <w:p w14:paraId="09E8C9EB" w14:textId="4098A5D9" w:rsidR="0092206F" w:rsidRDefault="0092206F" w:rsidP="0092206F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>
        <w:rPr>
          <w:rStyle w:val="AStyleChar"/>
          <w:lang w:val="en-US"/>
        </w:rPr>
        <w:t xml:space="preserve">Boucher P. What if blockchain technology revolutionized voting // European Union, 2016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E22274">
        <w:rPr>
          <w:noProof/>
          <w:sz w:val="28"/>
        </w:rPr>
        <w:t xml:space="preserve">: </w:t>
      </w:r>
      <w:r w:rsidRPr="0092206F">
        <w:rPr>
          <w:noProof/>
          <w:sz w:val="28"/>
          <w:lang w:val="en-US"/>
        </w:rPr>
        <w:t>https</w:t>
      </w:r>
      <w:r w:rsidRPr="0092206F">
        <w:rPr>
          <w:noProof/>
          <w:sz w:val="28"/>
        </w:rPr>
        <w:t>://</w:t>
      </w:r>
      <w:r w:rsidRPr="0092206F">
        <w:rPr>
          <w:noProof/>
          <w:sz w:val="28"/>
          <w:lang w:val="en-US"/>
        </w:rPr>
        <w:t>www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europarl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europa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eu</w:t>
      </w:r>
      <w:r w:rsidRPr="0092206F">
        <w:rPr>
          <w:noProof/>
          <w:sz w:val="28"/>
        </w:rPr>
        <w:t>/</w:t>
      </w:r>
      <w:r w:rsidRPr="0092206F">
        <w:rPr>
          <w:noProof/>
          <w:sz w:val="28"/>
          <w:lang w:val="en-US"/>
        </w:rPr>
        <w:t>RegData</w:t>
      </w:r>
      <w:r w:rsidRPr="0092206F">
        <w:rPr>
          <w:noProof/>
          <w:sz w:val="28"/>
        </w:rPr>
        <w:t>/</w:t>
      </w:r>
      <w:r w:rsidRPr="0092206F">
        <w:rPr>
          <w:noProof/>
          <w:sz w:val="28"/>
          <w:lang w:val="en-US"/>
        </w:rPr>
        <w:t>etudes</w:t>
      </w:r>
      <w:r w:rsidRPr="0092206F">
        <w:rPr>
          <w:noProof/>
          <w:sz w:val="28"/>
        </w:rPr>
        <w:t>/</w:t>
      </w:r>
      <w:r w:rsidRPr="0092206F">
        <w:rPr>
          <w:noProof/>
          <w:sz w:val="28"/>
          <w:lang w:val="en-US"/>
        </w:rPr>
        <w:t>ATAG</w:t>
      </w:r>
      <w:r w:rsidRPr="0092206F">
        <w:rPr>
          <w:noProof/>
          <w:sz w:val="28"/>
        </w:rPr>
        <w:t>/2016/581918/</w:t>
      </w:r>
      <w:r w:rsidRPr="0092206F">
        <w:rPr>
          <w:noProof/>
          <w:sz w:val="28"/>
          <w:lang w:val="en-US"/>
        </w:rPr>
        <w:t>EPRS</w:t>
      </w:r>
      <w:r w:rsidRPr="0092206F">
        <w:rPr>
          <w:noProof/>
          <w:sz w:val="28"/>
        </w:rPr>
        <w:t>_</w:t>
      </w:r>
      <w:r w:rsidRPr="0092206F">
        <w:rPr>
          <w:noProof/>
          <w:sz w:val="28"/>
          <w:lang w:val="en-US"/>
        </w:rPr>
        <w:t>ATA</w:t>
      </w:r>
      <w:r w:rsidRPr="0092206F">
        <w:rPr>
          <w:noProof/>
          <w:sz w:val="28"/>
        </w:rPr>
        <w:t>(2016)581918_</w:t>
      </w:r>
      <w:r w:rsidRPr="0092206F">
        <w:rPr>
          <w:noProof/>
          <w:sz w:val="28"/>
          <w:lang w:val="en-US"/>
        </w:rPr>
        <w:t>EN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pdf</w:t>
      </w:r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636AD8DD" w14:textId="77777777" w:rsidR="00470FBE" w:rsidRDefault="00470FBE" w:rsidP="00470FB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rStyle w:val="a7"/>
          <w:color w:val="auto"/>
          <w:sz w:val="28"/>
          <w:szCs w:val="28"/>
          <w:u w:val="none"/>
          <w:lang w:val="en-US"/>
        </w:rPr>
      </w:pPr>
      <w:r w:rsidRPr="00337202">
        <w:rPr>
          <w:rStyle w:val="spellingerror"/>
          <w:sz w:val="28"/>
          <w:szCs w:val="28"/>
          <w:lang w:val="en-US"/>
        </w:rPr>
        <w:t>Trubochkina</w:t>
      </w:r>
      <w:r w:rsidRPr="00B52870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N</w:t>
      </w:r>
      <w:r w:rsidRPr="00B52870">
        <w:rPr>
          <w:rStyle w:val="normaltextrun"/>
          <w:sz w:val="28"/>
          <w:szCs w:val="28"/>
          <w:lang w:val="en-US"/>
        </w:rPr>
        <w:t>.</w:t>
      </w:r>
      <w:r w:rsidRPr="00B94B14">
        <w:rPr>
          <w:rStyle w:val="normaltextrun"/>
          <w:sz w:val="28"/>
          <w:szCs w:val="28"/>
          <w:lang w:val="en-US"/>
        </w:rPr>
        <w:t xml:space="preserve">, </w:t>
      </w:r>
      <w:r w:rsidRPr="00337202">
        <w:rPr>
          <w:rStyle w:val="spellingerror"/>
          <w:sz w:val="28"/>
          <w:szCs w:val="28"/>
          <w:lang w:val="en-US"/>
        </w:rPr>
        <w:t>Poliakov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contextualspellingandgrammarerror"/>
          <w:sz w:val="28"/>
          <w:szCs w:val="28"/>
          <w:lang w:val="en-US"/>
        </w:rPr>
        <w:t>S</w:t>
      </w:r>
      <w:r w:rsidRPr="00B94B14">
        <w:rPr>
          <w:rStyle w:val="contextualspellingandgrammarerror"/>
          <w:sz w:val="28"/>
          <w:szCs w:val="28"/>
          <w:lang w:val="en-US"/>
        </w:rPr>
        <w:t>.</w:t>
      </w:r>
      <w:r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The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Concept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Of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Electronic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spellingerror"/>
          <w:sz w:val="28"/>
          <w:szCs w:val="28"/>
          <w:lang w:val="en-US"/>
        </w:rPr>
        <w:t>Voting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Based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On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spellingerror"/>
          <w:sz w:val="28"/>
          <w:szCs w:val="28"/>
          <w:lang w:val="en-US"/>
        </w:rPr>
        <w:t>Blockchain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3846">
        <w:rPr>
          <w:rStyle w:val="spellingerror"/>
          <w:sz w:val="28"/>
          <w:szCs w:val="28"/>
          <w:lang w:val="en-US"/>
        </w:rPr>
        <w:t xml:space="preserve">// </w:t>
      </w:r>
      <w:r w:rsidRPr="00DD170A">
        <w:rPr>
          <w:rStyle w:val="normaltextrun"/>
          <w:iCs/>
          <w:sz w:val="28"/>
          <w:szCs w:val="28"/>
          <w:lang w:val="en-US"/>
        </w:rPr>
        <w:t>INFORMACIONNYE</w:t>
      </w:r>
      <w:r w:rsidRPr="00B94B14">
        <w:rPr>
          <w:rStyle w:val="normaltextrun"/>
          <w:iCs/>
          <w:sz w:val="28"/>
          <w:szCs w:val="28"/>
          <w:lang w:val="en-US"/>
        </w:rPr>
        <w:t xml:space="preserve"> </w:t>
      </w:r>
      <w:r w:rsidRPr="00DD170A">
        <w:rPr>
          <w:rStyle w:val="normaltextrun"/>
          <w:iCs/>
          <w:sz w:val="28"/>
          <w:szCs w:val="28"/>
          <w:lang w:val="en-US"/>
        </w:rPr>
        <w:t>TEHNOLOGII</w:t>
      </w:r>
      <w:r w:rsidRPr="00B94B14">
        <w:rPr>
          <w:rStyle w:val="normaltextrun"/>
          <w:sz w:val="28"/>
          <w:szCs w:val="28"/>
          <w:lang w:val="en-US"/>
        </w:rPr>
        <w:t xml:space="preserve">, </w:t>
      </w:r>
      <w:r w:rsidRPr="00B94B14">
        <w:rPr>
          <w:rStyle w:val="normaltextrun"/>
          <w:iCs/>
          <w:sz w:val="28"/>
          <w:szCs w:val="28"/>
          <w:lang w:val="en-US"/>
        </w:rPr>
        <w:t>25</w:t>
      </w:r>
      <w:r w:rsidRPr="00B94B14">
        <w:rPr>
          <w:rStyle w:val="normaltextrun"/>
          <w:sz w:val="28"/>
          <w:szCs w:val="28"/>
          <w:lang w:val="en-US"/>
        </w:rPr>
        <w:t>(2), 75</w:t>
      </w:r>
      <w:r>
        <w:rPr>
          <w:rStyle w:val="normaltextrun"/>
          <w:sz w:val="28"/>
          <w:szCs w:val="28"/>
          <w:lang w:val="en-US"/>
        </w:rPr>
        <w:t>–85</w:t>
      </w:r>
      <w:r w:rsidRPr="00333846">
        <w:rPr>
          <w:rStyle w:val="normaltextrun"/>
          <w:sz w:val="28"/>
          <w:szCs w:val="28"/>
          <w:lang w:val="en-US"/>
        </w:rPr>
        <w:t xml:space="preserve">. </w:t>
      </w:r>
      <w:r w:rsidRPr="00CC08CD">
        <w:rPr>
          <w:rStyle w:val="normaltextrun"/>
          <w:sz w:val="28"/>
          <w:szCs w:val="28"/>
          <w:lang w:val="en-US"/>
        </w:rPr>
        <w:t>2019</w:t>
      </w:r>
      <w:r>
        <w:rPr>
          <w:rStyle w:val="normaltextrun"/>
          <w:sz w:val="28"/>
          <w:szCs w:val="28"/>
          <w:lang w:val="en-US"/>
        </w:rPr>
        <w:t xml:space="preserve">. </w:t>
      </w:r>
      <w:hyperlink r:id="rId27" w:history="1">
        <w:r>
          <w:rPr>
            <w:rStyle w:val="a7"/>
            <w:color w:val="auto"/>
            <w:sz w:val="28"/>
            <w:szCs w:val="28"/>
            <w:u w:val="none"/>
            <w:lang w:val="en-US"/>
          </w:rPr>
          <w:t xml:space="preserve">DOI: </w:t>
        </w:r>
        <w:r w:rsidRPr="00337202">
          <w:rPr>
            <w:rStyle w:val="a7"/>
            <w:color w:val="auto"/>
            <w:sz w:val="28"/>
            <w:szCs w:val="28"/>
            <w:u w:val="none"/>
            <w:lang w:val="en-US"/>
          </w:rPr>
          <w:t>10.17587/it.25.75-85</w:t>
        </w:r>
      </w:hyperlink>
      <w:r w:rsidRPr="0078371C">
        <w:rPr>
          <w:rStyle w:val="a7"/>
          <w:color w:val="auto"/>
          <w:sz w:val="28"/>
          <w:szCs w:val="28"/>
          <w:u w:val="none"/>
          <w:lang w:val="en-US"/>
        </w:rPr>
        <w:t>.</w:t>
      </w:r>
    </w:p>
    <w:p w14:paraId="4FBB2B5B" w14:textId="2585D1DE" w:rsidR="00643337" w:rsidRPr="00523ED5" w:rsidRDefault="002578FD" w:rsidP="002578F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rStyle w:val="a7"/>
          <w:color w:val="auto"/>
          <w:sz w:val="28"/>
          <w:szCs w:val="28"/>
          <w:u w:val="none"/>
          <w:lang w:val="en-US"/>
        </w:rPr>
        <w:t>Solidity</w:t>
      </w:r>
      <w:r w:rsidRPr="002578FD">
        <w:rPr>
          <w:rStyle w:val="a7"/>
          <w:color w:val="auto"/>
          <w:sz w:val="28"/>
          <w:szCs w:val="28"/>
          <w:u w:val="none"/>
        </w:rPr>
        <w:t xml:space="preserve"> </w:t>
      </w:r>
      <w:r>
        <w:rPr>
          <w:rStyle w:val="a7"/>
          <w:color w:val="auto"/>
          <w:sz w:val="28"/>
          <w:szCs w:val="28"/>
          <w:u w:val="none"/>
          <w:lang w:val="en-US"/>
        </w:rPr>
        <w:t>by</w:t>
      </w:r>
      <w:r w:rsidRPr="002578FD">
        <w:rPr>
          <w:rStyle w:val="a7"/>
          <w:color w:val="auto"/>
          <w:sz w:val="28"/>
          <w:szCs w:val="28"/>
          <w:u w:val="none"/>
        </w:rPr>
        <w:t xml:space="preserve"> </w:t>
      </w:r>
      <w:r>
        <w:rPr>
          <w:rStyle w:val="a7"/>
          <w:color w:val="auto"/>
          <w:sz w:val="28"/>
          <w:szCs w:val="28"/>
          <w:u w:val="none"/>
          <w:lang w:val="en-US"/>
        </w:rPr>
        <w:t>Example</w:t>
      </w:r>
      <w:r w:rsidRPr="002578FD">
        <w:rPr>
          <w:rStyle w:val="a7"/>
          <w:color w:val="auto"/>
          <w:sz w:val="28"/>
          <w:szCs w:val="28"/>
          <w:u w:val="none"/>
        </w:rPr>
        <w:t xml:space="preserve">: </w:t>
      </w:r>
      <w:r>
        <w:rPr>
          <w:rStyle w:val="a7"/>
          <w:color w:val="auto"/>
          <w:sz w:val="28"/>
          <w:szCs w:val="28"/>
          <w:u w:val="none"/>
          <w:lang w:val="en-US"/>
        </w:rPr>
        <w:t>Voting</w:t>
      </w:r>
      <w:r w:rsidRPr="002578FD">
        <w:rPr>
          <w:rStyle w:val="a7"/>
          <w:color w:val="auto"/>
          <w:sz w:val="28"/>
          <w:szCs w:val="28"/>
          <w:u w:val="none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hyperlink r:id="rId28" w:history="1">
        <w:r w:rsidRPr="002578FD">
          <w:rPr>
            <w:rStyle w:val="AStyleChar"/>
          </w:rPr>
          <w:t>https://docs.soliditylang.org/en/v0.8.18/solidity-by-example.html</w:t>
        </w:r>
      </w:hyperlink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  <w:r w:rsidRPr="002578FD">
        <w:rPr>
          <w:noProof/>
          <w:sz w:val="28"/>
        </w:rPr>
        <w:t xml:space="preserve"> </w:t>
      </w:r>
    </w:p>
    <w:p w14:paraId="3FD18F46" w14:textId="3550AF9F" w:rsidR="00523ED5" w:rsidRDefault="00523ED5" w:rsidP="002578F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>Abuidris</w:t>
      </w:r>
      <w:r w:rsidRPr="00B52870">
        <w:rPr>
          <w:sz w:val="28"/>
          <w:szCs w:val="28"/>
          <w:lang w:val="en-US"/>
        </w:rPr>
        <w:t xml:space="preserve"> </w:t>
      </w:r>
      <w:r w:rsidRPr="00337202">
        <w:rPr>
          <w:sz w:val="28"/>
          <w:szCs w:val="28"/>
          <w:lang w:val="en-US"/>
        </w:rPr>
        <w:t>Y.</w:t>
      </w:r>
      <w:r>
        <w:rPr>
          <w:sz w:val="28"/>
          <w:szCs w:val="28"/>
          <w:lang w:val="en-US"/>
        </w:rPr>
        <w:t>, Kumar</w:t>
      </w:r>
      <w:r w:rsidRPr="00B52870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t>R., Yang</w:t>
      </w:r>
      <w:r w:rsidRPr="00B52870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t xml:space="preserve">T., </w:t>
      </w:r>
      <w:r w:rsidRPr="00337202">
        <w:rPr>
          <w:sz w:val="28"/>
          <w:szCs w:val="28"/>
          <w:lang w:val="en-US"/>
        </w:rPr>
        <w:t xml:space="preserve">Onginjo </w:t>
      </w:r>
      <w:r>
        <w:rPr>
          <w:sz w:val="28"/>
          <w:szCs w:val="28"/>
          <w:lang w:val="en-US"/>
        </w:rPr>
        <w:t xml:space="preserve">J. </w:t>
      </w:r>
      <w:r w:rsidRPr="00337202">
        <w:rPr>
          <w:sz w:val="28"/>
          <w:szCs w:val="28"/>
          <w:lang w:val="en-US"/>
        </w:rPr>
        <w:t>Secure large-scale E-voting system based on blockchain contract using a hybrid consensu</w:t>
      </w:r>
      <w:r>
        <w:rPr>
          <w:sz w:val="28"/>
          <w:szCs w:val="28"/>
          <w:lang w:val="en-US"/>
        </w:rPr>
        <w:t>s model combined with sharding // ETRI Journal, 2020</w:t>
      </w:r>
      <w:r w:rsidRPr="003B3805">
        <w:rPr>
          <w:sz w:val="28"/>
          <w:szCs w:val="28"/>
          <w:lang w:val="en-US"/>
        </w:rPr>
        <w:t>.</w:t>
      </w:r>
      <w:r w:rsidRPr="00337202">
        <w:rPr>
          <w:sz w:val="28"/>
          <w:szCs w:val="28"/>
          <w:lang w:val="en-US"/>
        </w:rPr>
        <w:t xml:space="preserve"> DOI: 10.4218/etrij.2019-0362</w:t>
      </w:r>
      <w:r w:rsidRPr="0078371C">
        <w:rPr>
          <w:sz w:val="28"/>
          <w:szCs w:val="28"/>
          <w:lang w:val="en-US"/>
        </w:rPr>
        <w:t>.</w:t>
      </w:r>
    </w:p>
    <w:p w14:paraId="5DFEEF4B" w14:textId="6785590C" w:rsidR="000C3272" w:rsidRPr="00523ED5" w:rsidRDefault="000C3272" w:rsidP="000C327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14-ФЗ «</w:t>
      </w:r>
      <w:r w:rsidRPr="000C3272">
        <w:rPr>
          <w:sz w:val="28"/>
          <w:szCs w:val="28"/>
        </w:rPr>
        <w:t xml:space="preserve">Об обществах </w:t>
      </w:r>
      <w:r>
        <w:rPr>
          <w:sz w:val="28"/>
          <w:szCs w:val="28"/>
        </w:rPr>
        <w:t xml:space="preserve">с ограниченной ответственностью»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 w:rsidR="002B57C6">
        <w:t xml:space="preserve"> </w:t>
      </w:r>
      <w:r w:rsidRPr="000C3272">
        <w:rPr>
          <w:rStyle w:val="AStyleChar"/>
        </w:rPr>
        <w:t>http://pravo.gov.ru/proxy/ips/?docbody=&amp;nd=102051516&amp;intelsearch=08.02.1998+14</w:t>
      </w:r>
      <w:r w:rsidRPr="000C3272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  <w:r w:rsidRPr="002578FD">
        <w:rPr>
          <w:noProof/>
          <w:sz w:val="28"/>
        </w:rPr>
        <w:t xml:space="preserve"> </w:t>
      </w:r>
    </w:p>
    <w:p w14:paraId="6D3AEAD6" w14:textId="7CACCBA2" w:rsidR="00175FEA" w:rsidRPr="00606DA0" w:rsidRDefault="008B4D60" w:rsidP="008B4D60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lastRenderedPageBreak/>
        <w:t>WE</w:t>
      </w:r>
      <w:r w:rsidRPr="008B4D60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Vote</w:t>
      </w:r>
      <w:r w:rsidRPr="008B4D60">
        <w:rPr>
          <w:sz w:val="28"/>
          <w:szCs w:val="28"/>
        </w:rPr>
        <w:t xml:space="preserve"> – </w:t>
      </w:r>
      <w:r>
        <w:rPr>
          <w:sz w:val="28"/>
          <w:szCs w:val="28"/>
        </w:rPr>
        <w:t>общие собрания в ООО</w:t>
      </w:r>
      <w:r w:rsidR="00EE26A5" w:rsidRPr="00EE26A5">
        <w:rPr>
          <w:sz w:val="28"/>
          <w:szCs w:val="28"/>
        </w:rPr>
        <w:t>.</w:t>
      </w:r>
      <w:r w:rsidRPr="008B4D60">
        <w:rPr>
          <w:sz w:val="28"/>
          <w:szCs w:val="28"/>
        </w:rPr>
        <w:t xml:space="preserve">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hyperlink r:id="rId29" w:history="1">
        <w:r w:rsidRPr="008B4D60">
          <w:rPr>
            <w:rStyle w:val="AStyleChar"/>
            <w:lang w:val="en-US"/>
          </w:rPr>
          <w:t>https</w:t>
        </w:r>
        <w:r w:rsidRPr="008B4D60">
          <w:rPr>
            <w:rStyle w:val="AStyleChar"/>
          </w:rPr>
          <w:t>://</w:t>
        </w:r>
        <w:r w:rsidRPr="008B4D60">
          <w:rPr>
            <w:rStyle w:val="AStyleChar"/>
            <w:lang w:val="en-US"/>
          </w:rPr>
          <w:t>we</w:t>
        </w:r>
        <w:r w:rsidRPr="008B4D60">
          <w:rPr>
            <w:rStyle w:val="AStyleChar"/>
          </w:rPr>
          <w:t>.</w:t>
        </w:r>
        <w:r w:rsidRPr="008B4D60">
          <w:rPr>
            <w:rStyle w:val="AStyleChar"/>
            <w:lang w:val="en-US"/>
          </w:rPr>
          <w:t>vote</w:t>
        </w:r>
        <w:r w:rsidRPr="008B4D60">
          <w:rPr>
            <w:rStyle w:val="AStyleChar"/>
          </w:rPr>
          <w:t>/</w:t>
        </w:r>
        <w:r w:rsidRPr="008B4D60">
          <w:rPr>
            <w:rStyle w:val="AStyleChar"/>
            <w:lang w:val="en-US"/>
          </w:rPr>
          <w:t>kogda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primenyaetsya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blockchain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golosovanie</w:t>
        </w:r>
        <w:r w:rsidRPr="008B4D60">
          <w:rPr>
            <w:rStyle w:val="AStyleChar"/>
          </w:rPr>
          <w:t>/</w:t>
        </w:r>
        <w:r w:rsidRPr="008B4D60">
          <w:rPr>
            <w:rStyle w:val="AStyleChar"/>
            <w:lang w:val="en-US"/>
          </w:rPr>
          <w:t>golosovanie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v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ooo</w:t>
        </w:r>
      </w:hyperlink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  <w:r w:rsidRPr="002578FD">
        <w:rPr>
          <w:noProof/>
          <w:sz w:val="28"/>
        </w:rPr>
        <w:t xml:space="preserve"> </w:t>
      </w:r>
    </w:p>
    <w:p w14:paraId="5843B106" w14:textId="372923FA" w:rsidR="00606DA0" w:rsidRPr="00EE26A5" w:rsidRDefault="00EE26A5" w:rsidP="008B4D60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Polys</w:t>
      </w:r>
      <w:r w:rsidRPr="00B26153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Whitepaper</w:t>
      </w:r>
      <w:r w:rsidRPr="00B26153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EE26A5">
        <w:rPr>
          <w:rStyle w:val="AStyleChar"/>
          <w:lang w:val="en-US"/>
        </w:rPr>
        <w:t>https</w:t>
      </w:r>
      <w:r w:rsidRPr="00EE26A5">
        <w:rPr>
          <w:rStyle w:val="AStyleChar"/>
        </w:rPr>
        <w:t>://</w:t>
      </w:r>
      <w:r w:rsidRPr="00EE26A5">
        <w:rPr>
          <w:rStyle w:val="AStyleChar"/>
          <w:lang w:val="en-US"/>
        </w:rPr>
        <w:t>polysdocs</w:t>
      </w:r>
      <w:r w:rsidRPr="00EE26A5">
        <w:rPr>
          <w:rStyle w:val="AStyleChar"/>
        </w:rPr>
        <w:t>.</w:t>
      </w:r>
      <w:r w:rsidRPr="00EE26A5">
        <w:rPr>
          <w:rStyle w:val="AStyleChar"/>
          <w:lang w:val="en-US"/>
        </w:rPr>
        <w:t>website</w:t>
      </w:r>
      <w:r w:rsidRPr="00EE26A5">
        <w:rPr>
          <w:rStyle w:val="AStyleChar"/>
        </w:rPr>
        <w:t>.</w:t>
      </w:r>
      <w:r w:rsidRPr="00EE26A5">
        <w:rPr>
          <w:rStyle w:val="AStyleChar"/>
          <w:lang w:val="en-US"/>
        </w:rPr>
        <w:t>yandexcloud</w:t>
      </w:r>
      <w:r w:rsidRPr="00EE26A5">
        <w:rPr>
          <w:rStyle w:val="AStyleChar"/>
        </w:rPr>
        <w:t>.</w:t>
      </w:r>
      <w:r w:rsidRPr="00EE26A5">
        <w:rPr>
          <w:rStyle w:val="AStyleChar"/>
          <w:lang w:val="en-US"/>
        </w:rPr>
        <w:t>net</w:t>
      </w:r>
      <w:r w:rsidRPr="00EE26A5">
        <w:rPr>
          <w:rStyle w:val="AStyleChar"/>
        </w:rPr>
        <w:t>/</w:t>
      </w:r>
      <w:r w:rsidRPr="00EE26A5">
        <w:rPr>
          <w:rStyle w:val="AStyleChar"/>
          <w:lang w:val="en-US"/>
        </w:rPr>
        <w:t>Whitepaper</w:t>
      </w:r>
      <w:r w:rsidRPr="00EE26A5">
        <w:rPr>
          <w:rStyle w:val="AStyleChar"/>
        </w:rPr>
        <w:t>/7262_</w:t>
      </w:r>
      <w:r w:rsidRPr="00EE26A5">
        <w:rPr>
          <w:rStyle w:val="AStyleChar"/>
          <w:lang w:val="en-US"/>
        </w:rPr>
        <w:t>WP</w:t>
      </w:r>
      <w:r w:rsidRPr="00EE26A5">
        <w:rPr>
          <w:rStyle w:val="AStyleChar"/>
        </w:rPr>
        <w:t>_</w:t>
      </w:r>
      <w:r w:rsidRPr="00EE26A5">
        <w:rPr>
          <w:rStyle w:val="AStyleChar"/>
          <w:lang w:val="en-US"/>
        </w:rPr>
        <w:t>Polys</w:t>
      </w:r>
      <w:r w:rsidRPr="00EE26A5">
        <w:rPr>
          <w:rStyle w:val="AStyleChar"/>
        </w:rPr>
        <w:t>_</w:t>
      </w:r>
      <w:r w:rsidRPr="00EE26A5">
        <w:rPr>
          <w:rStyle w:val="AStyleChar"/>
          <w:lang w:val="en-US"/>
        </w:rPr>
        <w:t>Ru</w:t>
      </w:r>
      <w:r w:rsidRPr="00EE26A5">
        <w:rPr>
          <w:rStyle w:val="AStyleChar"/>
        </w:rPr>
        <w:t>_</w:t>
      </w:r>
      <w:r w:rsidRPr="00EE26A5">
        <w:rPr>
          <w:rStyle w:val="AStyleChar"/>
          <w:lang w:val="en-US"/>
        </w:rPr>
        <w:t>WEB</w:t>
      </w:r>
      <w:r w:rsidRPr="00EE26A5">
        <w:rPr>
          <w:rStyle w:val="AStyleChar"/>
        </w:rPr>
        <w:t>_4.</w:t>
      </w:r>
      <w:r w:rsidRPr="00EE26A5">
        <w:rPr>
          <w:rStyle w:val="AStyleChar"/>
          <w:lang w:val="en-US"/>
        </w:rPr>
        <w:t>pdf</w:t>
      </w:r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4C00BF3D" w14:textId="7A2D7344" w:rsidR="003C79DD" w:rsidRPr="00EE26A5" w:rsidRDefault="003C79DD" w:rsidP="003C79D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Polys</w:t>
      </w:r>
      <w:r w:rsidRPr="003C79DD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3C79DD">
        <w:rPr>
          <w:sz w:val="28"/>
          <w:szCs w:val="28"/>
          <w:lang w:val="en-US"/>
        </w:rPr>
        <w:t>https</w:t>
      </w:r>
      <w:r w:rsidRPr="003C79DD">
        <w:rPr>
          <w:sz w:val="28"/>
          <w:szCs w:val="28"/>
        </w:rPr>
        <w:t>://</w:t>
      </w:r>
      <w:r w:rsidRPr="003C79DD">
        <w:rPr>
          <w:sz w:val="28"/>
          <w:szCs w:val="28"/>
          <w:lang w:val="en-US"/>
        </w:rPr>
        <w:t>org</w:t>
      </w:r>
      <w:r w:rsidRPr="003C79DD">
        <w:rPr>
          <w:sz w:val="28"/>
          <w:szCs w:val="28"/>
        </w:rPr>
        <w:t>.</w:t>
      </w:r>
      <w:r w:rsidRPr="003C79DD">
        <w:rPr>
          <w:sz w:val="28"/>
          <w:szCs w:val="28"/>
          <w:lang w:val="en-US"/>
        </w:rPr>
        <w:t>polys</w:t>
      </w:r>
      <w:r w:rsidRPr="003C79DD">
        <w:rPr>
          <w:sz w:val="28"/>
          <w:szCs w:val="28"/>
        </w:rPr>
        <w:t>.</w:t>
      </w:r>
      <w:r w:rsidRPr="003C79DD">
        <w:rPr>
          <w:sz w:val="28"/>
          <w:szCs w:val="28"/>
          <w:lang w:val="en-US"/>
        </w:rPr>
        <w:t>me</w:t>
      </w:r>
      <w:r w:rsidRPr="003C79DD">
        <w:rPr>
          <w:sz w:val="28"/>
          <w:szCs w:val="28"/>
        </w:rPr>
        <w:t>/</w:t>
      </w:r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02750550" w14:textId="3EC1812C" w:rsidR="00A3399F" w:rsidRPr="00EE26A5" w:rsidRDefault="00A3399F" w:rsidP="00A3399F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Официальный сайт Мэра Москвы</w:t>
      </w:r>
      <w:r w:rsidRPr="003C79DD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A3399F">
        <w:rPr>
          <w:rStyle w:val="AStyleChar"/>
        </w:rPr>
        <w:t>https://www.mos.ru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51CEF7D7" w14:textId="3F9ADD2A" w:rsidR="0026069D" w:rsidRPr="00EE26A5" w:rsidRDefault="0026069D" w:rsidP="0026069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Выборы-2022</w:t>
      </w:r>
      <w:r w:rsidRPr="003C79DD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26069D">
        <w:rPr>
          <w:rStyle w:val="AStyleChar"/>
        </w:rPr>
        <w:t xml:space="preserve">https://www.mos.ru/city/projects/vote2022/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13237B12" w14:textId="13671369" w:rsidR="00EE26A5" w:rsidRPr="00F67CA9" w:rsidRDefault="00C366C1" w:rsidP="0026069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 w:rsidRPr="00337202">
        <w:rPr>
          <w:sz w:val="28"/>
          <w:szCs w:val="28"/>
        </w:rPr>
        <w:t xml:space="preserve">Кибервыборы </w:t>
      </w:r>
      <w:r w:rsidRPr="00337202">
        <w:rPr>
          <w:sz w:val="28"/>
          <w:szCs w:val="28"/>
          <w:lang w:val="en-US"/>
        </w:rPr>
        <w:t>v</w:t>
      </w:r>
      <w:r w:rsidRPr="00337202">
        <w:rPr>
          <w:sz w:val="28"/>
          <w:szCs w:val="28"/>
        </w:rPr>
        <w:t>1.0: как создавалась система блокчейн-голосования в Москве</w:t>
      </w:r>
      <w:r>
        <w:rPr>
          <w:sz w:val="28"/>
          <w:szCs w:val="28"/>
        </w:rPr>
        <w:t>.</w:t>
      </w:r>
      <w:r w:rsidRPr="00337202">
        <w:rPr>
          <w:sz w:val="28"/>
          <w:szCs w:val="28"/>
        </w:rPr>
        <w:t xml:space="preserve"> </w:t>
      </w:r>
      <w:r>
        <w:rPr>
          <w:noProof/>
          <w:sz w:val="28"/>
        </w:rPr>
        <w:t>[Электронный ресурс]</w:t>
      </w:r>
      <w:r w:rsidRPr="00337202">
        <w:rPr>
          <w:sz w:val="28"/>
          <w:szCs w:val="28"/>
        </w:rPr>
        <w:t xml:space="preserve"> </w:t>
      </w:r>
      <w:r w:rsidRPr="00337202">
        <w:rPr>
          <w:rStyle w:val="a7"/>
          <w:color w:val="auto"/>
          <w:sz w:val="28"/>
          <w:szCs w:val="28"/>
          <w:u w:val="none"/>
          <w:lang w:val="en-US"/>
        </w:rPr>
        <w:t>URL</w:t>
      </w:r>
      <w:r w:rsidRPr="00337202">
        <w:rPr>
          <w:sz w:val="28"/>
          <w:szCs w:val="28"/>
        </w:rPr>
        <w:t xml:space="preserve">: </w:t>
      </w:r>
      <w:hyperlink r:id="rId30" w:history="1"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https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://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habr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.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com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/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ru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/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article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/480152/</w:t>
        </w:r>
      </w:hyperlink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 xml:space="preserve"> (дата обращения:</w:t>
      </w:r>
      <w:r w:rsidRPr="00C93FDB">
        <w:rPr>
          <w:rStyle w:val="a7"/>
          <w:color w:val="auto"/>
          <w:sz w:val="28"/>
          <w:szCs w:val="28"/>
          <w:u w:val="none"/>
          <w:shd w:val="clear" w:color="auto" w:fill="FFFFFF"/>
        </w:rPr>
        <w:t xml:space="preserve">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2F273E5C" w14:textId="4F576252" w:rsidR="00F67CA9" w:rsidRPr="006003C2" w:rsidRDefault="006003C2" w:rsidP="006003C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WE</w:t>
      </w:r>
      <w:r w:rsidRPr="006003C2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Vote</w:t>
      </w:r>
      <w:r w:rsidRPr="006003C2">
        <w:rPr>
          <w:sz w:val="28"/>
          <w:szCs w:val="28"/>
        </w:rPr>
        <w:t xml:space="preserve"> – </w:t>
      </w:r>
      <w:r>
        <w:rPr>
          <w:sz w:val="28"/>
          <w:szCs w:val="28"/>
        </w:rPr>
        <w:t xml:space="preserve">Дистанционное электронное голосование на блокчейне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6003C2">
        <w:rPr>
          <w:rStyle w:val="AStyleChar"/>
        </w:rPr>
        <w:t>https://we.vote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289ED193" w14:textId="08A81EDF" w:rsidR="006003C2" w:rsidRPr="00AA2DB3" w:rsidRDefault="006003C2" w:rsidP="006003C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Waves</w:t>
      </w:r>
      <w:r w:rsidRPr="006003C2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Enterprise</w:t>
      </w:r>
      <w:r w:rsidRPr="006003C2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6003C2">
        <w:rPr>
          <w:rStyle w:val="AStyleChar"/>
        </w:rPr>
        <w:t>https://wavesenterprise.com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6DF6BE87" w14:textId="469044A0" w:rsidR="00AA2DB3" w:rsidRPr="004F2016" w:rsidRDefault="004F2016" w:rsidP="00ED2AD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Angular</w:t>
      </w:r>
      <w:r w:rsidRPr="004F2016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4F2016">
        <w:rPr>
          <w:rStyle w:val="AStyleChar"/>
        </w:rPr>
        <w:t>: https://angular.io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30197384" w14:textId="599B2A0B" w:rsidR="004F2016" w:rsidRPr="002D492C" w:rsidRDefault="002D492C" w:rsidP="00ED2AD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Google</w:t>
      </w:r>
      <w:r w:rsidRPr="002D492C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4F2016">
        <w:rPr>
          <w:rStyle w:val="AStyleChar"/>
        </w:rPr>
        <w:t xml:space="preserve">: </w:t>
      </w:r>
      <w:r w:rsidRPr="002D492C">
        <w:rPr>
          <w:rStyle w:val="AStyleChar"/>
        </w:rPr>
        <w:t>http://google.com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6199D399" w14:textId="7D5E00A0" w:rsidR="002D492C" w:rsidRPr="002D492C" w:rsidRDefault="002D492C" w:rsidP="00ED2AD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HTML</w:t>
      </w:r>
      <w:r w:rsidRPr="002D492C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4F2016">
        <w:rPr>
          <w:rStyle w:val="AStyleChar"/>
        </w:rPr>
        <w:t xml:space="preserve">: </w:t>
      </w:r>
      <w:r w:rsidR="00F926EB" w:rsidRPr="00F926EB">
        <w:rPr>
          <w:rStyle w:val="AStyleChar"/>
        </w:rPr>
        <w:t xml:space="preserve">https://developer.mozilla.org/ru/docs/Learn/Getting_started_with_the_web/HTML_basics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5A4BED9F" w14:textId="142B93E6" w:rsidR="002D492C" w:rsidRPr="00F926EB" w:rsidRDefault="002D492C" w:rsidP="00ED2AD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Vue</w:t>
      </w:r>
      <w:r w:rsidRPr="00F926EB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js</w:t>
      </w:r>
      <w:r w:rsidRPr="002D492C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4F2016">
        <w:rPr>
          <w:rStyle w:val="AStyleChar"/>
        </w:rPr>
        <w:t xml:space="preserve">: </w:t>
      </w:r>
      <w:r w:rsidR="00F926EB" w:rsidRPr="00F926EB">
        <w:rPr>
          <w:rStyle w:val="AStyleChar"/>
        </w:rPr>
        <w:t xml:space="preserve">https://vuejs.org/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66D5884A" w14:textId="07DEAFFB" w:rsidR="00F926EB" w:rsidRPr="002D492C" w:rsidRDefault="00F926EB" w:rsidP="00ED2AD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noProof/>
          <w:sz w:val="28"/>
          <w:lang w:val="en-US"/>
        </w:rPr>
        <w:lastRenderedPageBreak/>
        <w:t>CSS</w:t>
      </w:r>
      <w:r w:rsidRPr="007161DA">
        <w:rPr>
          <w:noProof/>
          <w:sz w:val="28"/>
        </w:rPr>
        <w:t xml:space="preserve">. </w:t>
      </w:r>
      <w:r w:rsidR="007161DA" w:rsidRPr="00337202">
        <w:rPr>
          <w:noProof/>
          <w:sz w:val="28"/>
        </w:rPr>
        <w:t xml:space="preserve">[Электронный ресурс] </w:t>
      </w:r>
      <w:r w:rsidR="007161DA" w:rsidRPr="00337202">
        <w:rPr>
          <w:noProof/>
          <w:sz w:val="28"/>
          <w:lang w:val="en-GB"/>
        </w:rPr>
        <w:t>URL</w:t>
      </w:r>
      <w:r w:rsidR="007161DA" w:rsidRPr="004F2016">
        <w:rPr>
          <w:rStyle w:val="AStyleChar"/>
        </w:rPr>
        <w:t xml:space="preserve">: </w:t>
      </w:r>
      <w:r w:rsidR="007161DA" w:rsidRPr="007161DA">
        <w:rPr>
          <w:rStyle w:val="AStyleChar"/>
        </w:rPr>
        <w:t>https://developer.mozilla.org/ru/docs/Learn/Getting_started_with_the_web/CSS_basics</w:t>
      </w:r>
      <w:r w:rsidR="007161DA" w:rsidRPr="00F926EB">
        <w:rPr>
          <w:rStyle w:val="AStyleChar"/>
        </w:rPr>
        <w:t xml:space="preserve"> </w:t>
      </w:r>
      <w:r w:rsidR="007161DA" w:rsidRPr="00337202">
        <w:rPr>
          <w:noProof/>
          <w:sz w:val="28"/>
        </w:rPr>
        <w:t xml:space="preserve">(дата обращения: </w:t>
      </w:r>
      <w:r w:rsidR="007161DA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="007161DA" w:rsidRPr="00337202">
        <w:rPr>
          <w:noProof/>
          <w:sz w:val="28"/>
        </w:rPr>
        <w:t>)</w:t>
      </w:r>
      <w:r w:rsidR="007161DA">
        <w:rPr>
          <w:noProof/>
          <w:sz w:val="28"/>
        </w:rPr>
        <w:t>.</w:t>
      </w:r>
    </w:p>
    <w:p w14:paraId="30A8CD3A" w14:textId="54331188" w:rsidR="002D492C" w:rsidRPr="007161DA" w:rsidRDefault="00F926EB" w:rsidP="00ED2AD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 w:rsidRPr="007161DA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React</w:t>
      </w:r>
      <w:r w:rsidRPr="007161DA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js</w:t>
      </w:r>
      <w:r w:rsidRPr="007161DA">
        <w:rPr>
          <w:sz w:val="28"/>
          <w:szCs w:val="28"/>
        </w:rPr>
        <w:t xml:space="preserve">. </w:t>
      </w:r>
      <w:r w:rsidR="007161DA" w:rsidRPr="00337202">
        <w:rPr>
          <w:noProof/>
          <w:sz w:val="28"/>
        </w:rPr>
        <w:t xml:space="preserve">[Электронный ресурс] </w:t>
      </w:r>
      <w:r w:rsidR="007161DA" w:rsidRPr="00337202">
        <w:rPr>
          <w:noProof/>
          <w:sz w:val="28"/>
          <w:lang w:val="en-GB"/>
        </w:rPr>
        <w:t>URL</w:t>
      </w:r>
      <w:r w:rsidR="007161DA" w:rsidRPr="004F2016">
        <w:rPr>
          <w:rStyle w:val="AStyleChar"/>
        </w:rPr>
        <w:t xml:space="preserve">: </w:t>
      </w:r>
      <w:r w:rsidR="007161DA" w:rsidRPr="007161DA">
        <w:rPr>
          <w:rStyle w:val="AStyleChar"/>
        </w:rPr>
        <w:t>https://reactjs.org/</w:t>
      </w:r>
      <w:r w:rsidR="007161DA" w:rsidRPr="00F926EB">
        <w:rPr>
          <w:rStyle w:val="AStyleChar"/>
        </w:rPr>
        <w:t xml:space="preserve"> </w:t>
      </w:r>
      <w:r w:rsidR="007161DA" w:rsidRPr="00337202">
        <w:rPr>
          <w:noProof/>
          <w:sz w:val="28"/>
        </w:rPr>
        <w:t xml:space="preserve">(дата обращения: </w:t>
      </w:r>
      <w:r w:rsidR="007161DA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="007161DA" w:rsidRPr="00337202">
        <w:rPr>
          <w:noProof/>
          <w:sz w:val="28"/>
        </w:rPr>
        <w:t>)</w:t>
      </w:r>
      <w:r w:rsidR="007161DA">
        <w:rPr>
          <w:noProof/>
          <w:sz w:val="28"/>
        </w:rPr>
        <w:t>.</w:t>
      </w:r>
    </w:p>
    <w:p w14:paraId="56D780A1" w14:textId="76EF44E6" w:rsidR="00721BFD" w:rsidRPr="007161DA" w:rsidRDefault="00721BFD" w:rsidP="00ED2AD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 w:rsidRPr="00721BFD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Facebook</w:t>
      </w:r>
      <w:r w:rsidRPr="00721BFD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4F2016">
        <w:rPr>
          <w:rStyle w:val="AStyleChar"/>
        </w:rPr>
        <w:t xml:space="preserve">: </w:t>
      </w:r>
      <w:r w:rsidRPr="00721BFD">
        <w:rPr>
          <w:sz w:val="28"/>
          <w:szCs w:val="28"/>
          <w:lang w:val="en-US"/>
        </w:rPr>
        <w:t>https</w:t>
      </w:r>
      <w:r w:rsidRPr="00721BFD">
        <w:rPr>
          <w:sz w:val="28"/>
          <w:szCs w:val="28"/>
        </w:rPr>
        <w:t>://</w:t>
      </w:r>
      <w:r w:rsidRPr="00721BFD">
        <w:rPr>
          <w:sz w:val="28"/>
          <w:szCs w:val="28"/>
          <w:lang w:val="en-US"/>
        </w:rPr>
        <w:t>ru</w:t>
      </w:r>
      <w:r w:rsidRPr="00721BFD">
        <w:rPr>
          <w:sz w:val="28"/>
          <w:szCs w:val="28"/>
        </w:rPr>
        <w:t>-</w:t>
      </w:r>
      <w:r w:rsidRPr="00721BFD">
        <w:rPr>
          <w:sz w:val="28"/>
          <w:szCs w:val="28"/>
          <w:lang w:val="en-US"/>
        </w:rPr>
        <w:t>ru</w:t>
      </w:r>
      <w:r w:rsidRPr="00721BFD">
        <w:rPr>
          <w:sz w:val="28"/>
          <w:szCs w:val="28"/>
        </w:rPr>
        <w:t>.</w:t>
      </w:r>
      <w:r w:rsidRPr="00721BFD">
        <w:rPr>
          <w:sz w:val="28"/>
          <w:szCs w:val="28"/>
          <w:lang w:val="en-US"/>
        </w:rPr>
        <w:t>facebook</w:t>
      </w:r>
      <w:r w:rsidRPr="00721BFD">
        <w:rPr>
          <w:sz w:val="28"/>
          <w:szCs w:val="28"/>
        </w:rPr>
        <w:t>.</w:t>
      </w:r>
      <w:r w:rsidRPr="00721BFD">
        <w:rPr>
          <w:sz w:val="28"/>
          <w:szCs w:val="28"/>
          <w:lang w:val="en-US"/>
        </w:rPr>
        <w:t>com</w:t>
      </w:r>
      <w:r w:rsidRPr="00721BFD">
        <w:rPr>
          <w:sz w:val="28"/>
          <w:szCs w:val="28"/>
        </w:rPr>
        <w:t xml:space="preserve">/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50DD7C2B" w14:textId="0A3144AC" w:rsidR="007C5A0E" w:rsidRPr="00011C56" w:rsidRDefault="007C5A0E" w:rsidP="00F262E3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 w:rsidRPr="004C093C">
        <w:rPr>
          <w:rStyle w:val="AStyleChar"/>
        </w:rPr>
        <w:t>JavaScript</w:t>
      </w:r>
      <w:r w:rsidRPr="007C5A0E">
        <w:rPr>
          <w:rStyle w:val="AStyleChar"/>
        </w:rPr>
        <w:t xml:space="preserve">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4F2016">
        <w:rPr>
          <w:rStyle w:val="AStyleChar"/>
        </w:rPr>
        <w:t xml:space="preserve">: </w:t>
      </w:r>
      <w:r w:rsidRPr="007C5A0E">
        <w:rPr>
          <w:sz w:val="28"/>
          <w:szCs w:val="28"/>
          <w:lang w:val="en-US"/>
        </w:rPr>
        <w:t>https</w:t>
      </w:r>
      <w:r w:rsidRPr="00ED2ADE">
        <w:rPr>
          <w:sz w:val="28"/>
          <w:szCs w:val="28"/>
        </w:rPr>
        <w:t>://</w:t>
      </w:r>
      <w:r w:rsidRPr="007C5A0E">
        <w:rPr>
          <w:sz w:val="28"/>
          <w:szCs w:val="28"/>
          <w:lang w:val="en-US"/>
        </w:rPr>
        <w:t>learn</w:t>
      </w:r>
      <w:r w:rsidRPr="00ED2ADE">
        <w:rPr>
          <w:sz w:val="28"/>
          <w:szCs w:val="28"/>
        </w:rPr>
        <w:t>.</w:t>
      </w:r>
      <w:r w:rsidRPr="007C5A0E">
        <w:rPr>
          <w:sz w:val="28"/>
          <w:szCs w:val="28"/>
          <w:lang w:val="en-US"/>
        </w:rPr>
        <w:t>javascript</w:t>
      </w:r>
      <w:r w:rsidRPr="00ED2ADE">
        <w:rPr>
          <w:sz w:val="28"/>
          <w:szCs w:val="28"/>
        </w:rPr>
        <w:t>.</w:t>
      </w:r>
      <w:r w:rsidRPr="007C5A0E">
        <w:rPr>
          <w:sz w:val="28"/>
          <w:szCs w:val="28"/>
          <w:lang w:val="en-US"/>
        </w:rPr>
        <w:t>ru</w:t>
      </w:r>
      <w:r w:rsidRPr="00ED2ADE">
        <w:rPr>
          <w:sz w:val="28"/>
          <w:szCs w:val="28"/>
        </w:rPr>
        <w:t>/</w:t>
      </w:r>
      <w:r w:rsidRPr="00721BFD">
        <w:rPr>
          <w:sz w:val="28"/>
          <w:szCs w:val="28"/>
        </w:rPr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4EB421DC" w14:textId="77777777" w:rsidR="00011C56" w:rsidRPr="00F262E3" w:rsidRDefault="00011C56" w:rsidP="00F262E3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bookmarkStart w:id="41" w:name="_GoBack"/>
      <w:bookmarkEnd w:id="41"/>
    </w:p>
    <w:p w14:paraId="2503E796" w14:textId="78618057" w:rsidR="00337202" w:rsidRPr="00337202" w:rsidRDefault="00337202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 w:rsidRPr="00337202">
        <w:rPr>
          <w:noProof/>
          <w:sz w:val="28"/>
        </w:rPr>
        <w:t xml:space="preserve">Главная | </w:t>
      </w:r>
      <w:r w:rsidRPr="00337202">
        <w:rPr>
          <w:noProof/>
          <w:sz w:val="28"/>
          <w:lang w:val="en-GB"/>
        </w:rPr>
        <w:t>ethereum</w:t>
      </w:r>
      <w:r w:rsidRPr="00337202">
        <w:rPr>
          <w:noProof/>
          <w:sz w:val="28"/>
        </w:rPr>
        <w:t>.</w:t>
      </w:r>
      <w:r w:rsidRPr="00337202">
        <w:rPr>
          <w:noProof/>
          <w:sz w:val="28"/>
          <w:lang w:val="en-GB"/>
        </w:rPr>
        <w:t>org</w:t>
      </w:r>
      <w:r w:rsidR="002D434B" w:rsidRPr="00337202">
        <w:rPr>
          <w:noProof/>
          <w:sz w:val="28"/>
        </w:rPr>
        <w:t>.</w:t>
      </w:r>
      <w:r w:rsidRPr="00337202">
        <w:rPr>
          <w:noProof/>
          <w:sz w:val="28"/>
        </w:rPr>
        <w:t xml:space="preserve"> 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 w:rsidR="00E91CFB">
        <w:t xml:space="preserve"> </w:t>
      </w:r>
      <w:r w:rsidRPr="00337202">
        <w:rPr>
          <w:noProof/>
          <w:sz w:val="28"/>
        </w:rPr>
        <w:t xml:space="preserve">https://ethereum.org/ru/ (дата обращения: </w:t>
      </w:r>
      <w:r w:rsidR="00DD170A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</w:t>
      </w:r>
      <w:r w:rsidR="000F78D7">
        <w:rPr>
          <w:rStyle w:val="a7"/>
          <w:color w:val="auto"/>
          <w:sz w:val="28"/>
          <w:szCs w:val="28"/>
          <w:u w:val="none"/>
          <w:shd w:val="clear" w:color="auto" w:fill="FFFFFF"/>
        </w:rPr>
        <w:t> </w:t>
      </w:r>
      <w:r w:rsidR="008B5192">
        <w:rPr>
          <w:rStyle w:val="a7"/>
          <w:color w:val="auto"/>
          <w:sz w:val="28"/>
          <w:szCs w:val="28"/>
          <w:u w:val="none"/>
          <w:shd w:val="clear" w:color="auto" w:fill="FFFFFF"/>
        </w:rPr>
        <w:t>г.</w:t>
      </w:r>
      <w:r w:rsidRPr="00337202">
        <w:rPr>
          <w:noProof/>
          <w:sz w:val="28"/>
        </w:rPr>
        <w:t>)</w:t>
      </w:r>
      <w:r w:rsidR="00DD170A">
        <w:rPr>
          <w:noProof/>
          <w:sz w:val="28"/>
        </w:rPr>
        <w:t>.</w:t>
      </w:r>
    </w:p>
    <w:p w14:paraId="21D81E5D" w14:textId="70575A5F" w:rsidR="00337202" w:rsidRDefault="00337202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</w:rPr>
      </w:pPr>
      <w:r w:rsidRPr="00337202">
        <w:rPr>
          <w:sz w:val="28"/>
        </w:rPr>
        <w:t>Создание смарт-контрактов Solidity для блокчейна Ethe</w:t>
      </w:r>
      <w:r w:rsidR="00B33174">
        <w:rPr>
          <w:sz w:val="28"/>
        </w:rPr>
        <w:t>reum. Практическое руководство /</w:t>
      </w:r>
      <w:r w:rsidR="00B769E9">
        <w:rPr>
          <w:sz w:val="28"/>
        </w:rPr>
        <w:t xml:space="preserve"> А.</w:t>
      </w:r>
      <w:r w:rsidRPr="00337202">
        <w:rPr>
          <w:sz w:val="28"/>
        </w:rPr>
        <w:t>В.</w:t>
      </w:r>
      <w:r w:rsidR="00B769E9">
        <w:rPr>
          <w:sz w:val="28"/>
        </w:rPr>
        <w:t xml:space="preserve"> </w:t>
      </w:r>
      <w:r w:rsidR="00B53897">
        <w:rPr>
          <w:sz w:val="28"/>
        </w:rPr>
        <w:t>Фролов </w:t>
      </w:r>
      <w:r w:rsidR="00B33174">
        <w:rPr>
          <w:sz w:val="28"/>
        </w:rPr>
        <w:t>–</w:t>
      </w:r>
      <w:r w:rsidR="00B53897">
        <w:rPr>
          <w:sz w:val="28"/>
        </w:rPr>
        <w:t> </w:t>
      </w:r>
      <w:r w:rsidR="00DD170A">
        <w:rPr>
          <w:sz w:val="28"/>
        </w:rPr>
        <w:t xml:space="preserve">«ЛитРес: Самиздат», </w:t>
      </w:r>
      <w:r w:rsidRPr="00337202">
        <w:rPr>
          <w:sz w:val="28"/>
        </w:rPr>
        <w:t>2019</w:t>
      </w:r>
      <w:r w:rsidR="00DD170A">
        <w:rPr>
          <w:sz w:val="28"/>
        </w:rPr>
        <w:t>.</w:t>
      </w:r>
    </w:p>
    <w:p w14:paraId="5E921AE5" w14:textId="4F9A6C3E" w:rsidR="005A6184" w:rsidRDefault="005A6184" w:rsidP="005A6184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</w:rPr>
      </w:pPr>
      <w:r>
        <w:rPr>
          <w:sz w:val="28"/>
        </w:rPr>
        <w:t>Введение в децентрализованное приложение</w:t>
      </w:r>
      <w:r w:rsidR="002D434B">
        <w:rPr>
          <w:sz w:val="28"/>
        </w:rPr>
        <w:t>.</w:t>
      </w:r>
      <w:r>
        <w:rPr>
          <w:sz w:val="28"/>
        </w:rPr>
        <w:t xml:space="preserve"> </w:t>
      </w:r>
      <w:r w:rsidRPr="005A6184">
        <w:rPr>
          <w:sz w:val="28"/>
        </w:rPr>
        <w:t>[</w:t>
      </w:r>
      <w:r>
        <w:rPr>
          <w:sz w:val="28"/>
        </w:rPr>
        <w:t>Электронный ресурс</w:t>
      </w:r>
      <w:r w:rsidRPr="005A6184">
        <w:rPr>
          <w:sz w:val="28"/>
        </w:rPr>
        <w:t>]</w:t>
      </w:r>
      <w:r>
        <w:rPr>
          <w:sz w:val="28"/>
        </w:rPr>
        <w:t xml:space="preserve"> </w:t>
      </w:r>
      <w:r>
        <w:rPr>
          <w:sz w:val="28"/>
          <w:lang w:val="en-US"/>
        </w:rPr>
        <w:t>URL</w:t>
      </w:r>
      <w:r w:rsidRPr="00E41666">
        <w:rPr>
          <w:sz w:val="28"/>
        </w:rPr>
        <w:t xml:space="preserve">: </w:t>
      </w:r>
      <w:hyperlink r:id="rId31" w:anchor="definition-of-a-dapp" w:history="1">
        <w:r w:rsidRPr="00E41666">
          <w:rPr>
            <w:rStyle w:val="a7"/>
            <w:color w:val="auto"/>
            <w:sz w:val="28"/>
            <w:u w:val="none"/>
            <w:lang w:val="en-US"/>
          </w:rPr>
          <w:t>https</w:t>
        </w:r>
        <w:r w:rsidRPr="00E41666">
          <w:rPr>
            <w:rStyle w:val="a7"/>
            <w:color w:val="auto"/>
            <w:sz w:val="28"/>
            <w:u w:val="none"/>
          </w:rPr>
          <w:t>:/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ethereum</w:t>
        </w:r>
        <w:r w:rsidRPr="00E41666">
          <w:rPr>
            <w:rStyle w:val="a7"/>
            <w:color w:val="auto"/>
            <w:sz w:val="28"/>
            <w:u w:val="none"/>
          </w:rPr>
          <w:t>.</w:t>
        </w:r>
        <w:r w:rsidRPr="00E41666">
          <w:rPr>
            <w:rStyle w:val="a7"/>
            <w:color w:val="auto"/>
            <w:sz w:val="28"/>
            <w:u w:val="none"/>
            <w:lang w:val="en-US"/>
          </w:rPr>
          <w:t>org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ru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evelopers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ocs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apps</w:t>
        </w:r>
        <w:r w:rsidRPr="00E41666">
          <w:rPr>
            <w:rStyle w:val="a7"/>
            <w:color w:val="auto"/>
            <w:sz w:val="28"/>
            <w:u w:val="none"/>
          </w:rPr>
          <w:t>/#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efinition</w:t>
        </w:r>
        <w:r w:rsidRPr="00E41666">
          <w:rPr>
            <w:rStyle w:val="a7"/>
            <w:color w:val="auto"/>
            <w:sz w:val="28"/>
            <w:u w:val="none"/>
          </w:rPr>
          <w:t>-</w:t>
        </w:r>
        <w:r w:rsidRPr="00E41666">
          <w:rPr>
            <w:rStyle w:val="a7"/>
            <w:color w:val="auto"/>
            <w:sz w:val="28"/>
            <w:u w:val="none"/>
            <w:lang w:val="en-US"/>
          </w:rPr>
          <w:t>of</w:t>
        </w:r>
        <w:r w:rsidRPr="00E41666">
          <w:rPr>
            <w:rStyle w:val="a7"/>
            <w:color w:val="auto"/>
            <w:sz w:val="28"/>
            <w:u w:val="none"/>
          </w:rPr>
          <w:t>-</w:t>
        </w:r>
        <w:r w:rsidRPr="00E41666">
          <w:rPr>
            <w:rStyle w:val="a7"/>
            <w:color w:val="auto"/>
            <w:sz w:val="28"/>
            <w:u w:val="none"/>
            <w:lang w:val="en-US"/>
          </w:rPr>
          <w:t>a</w:t>
        </w:r>
        <w:r w:rsidRPr="00E41666">
          <w:rPr>
            <w:rStyle w:val="a7"/>
            <w:color w:val="auto"/>
            <w:sz w:val="28"/>
            <w:u w:val="none"/>
          </w:rPr>
          <w:t>-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app</w:t>
        </w:r>
      </w:hyperlink>
      <w:r w:rsidRPr="005A6184">
        <w:rPr>
          <w:sz w:val="28"/>
        </w:rPr>
        <w:t xml:space="preserve"> (</w:t>
      </w:r>
      <w:r>
        <w:rPr>
          <w:sz w:val="28"/>
        </w:rPr>
        <w:t>дата обращения</w:t>
      </w:r>
      <w:r w:rsidR="00AD6BA0">
        <w:rPr>
          <w:sz w:val="28"/>
        </w:rPr>
        <w:t>:</w:t>
      </w:r>
      <w:r w:rsidR="00613AED">
        <w:rPr>
          <w:sz w:val="28"/>
        </w:rPr>
        <w:t xml:space="preserve"> 11.02.2023 </w:t>
      </w:r>
      <w:r>
        <w:rPr>
          <w:sz w:val="28"/>
        </w:rPr>
        <w:t>г.).</w:t>
      </w:r>
    </w:p>
    <w:p w14:paraId="6C0BEBAD" w14:textId="728E5090" w:rsidR="00337202" w:rsidRPr="00AA2DB3" w:rsidRDefault="00435D6C" w:rsidP="00AA2DB3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rStyle w:val="a7"/>
          <w:color w:val="auto"/>
          <w:sz w:val="28"/>
          <w:u w:val="none"/>
        </w:rPr>
      </w:pPr>
      <w:r>
        <w:rPr>
          <w:sz w:val="28"/>
        </w:rPr>
        <w:t>Что такое децентрализованные приложения</w:t>
      </w:r>
      <w:r w:rsidR="002D434B">
        <w:rPr>
          <w:sz w:val="28"/>
        </w:rPr>
        <w:t>.</w:t>
      </w:r>
      <w:r>
        <w:rPr>
          <w:sz w:val="28"/>
        </w:rPr>
        <w:t xml:space="preserve"> </w:t>
      </w:r>
      <w:r w:rsidRPr="005A6184">
        <w:rPr>
          <w:sz w:val="28"/>
        </w:rPr>
        <w:t>[</w:t>
      </w:r>
      <w:r>
        <w:rPr>
          <w:sz w:val="28"/>
        </w:rPr>
        <w:t>Электронный ресурс</w:t>
      </w:r>
      <w:r w:rsidRPr="005A6184">
        <w:rPr>
          <w:sz w:val="28"/>
        </w:rPr>
        <w:t>]</w:t>
      </w:r>
      <w:r>
        <w:rPr>
          <w:sz w:val="28"/>
        </w:rPr>
        <w:t xml:space="preserve"> </w:t>
      </w:r>
      <w:r>
        <w:rPr>
          <w:sz w:val="28"/>
          <w:lang w:val="en-US"/>
        </w:rPr>
        <w:t>URL</w:t>
      </w:r>
      <w:r w:rsidRPr="00E41666">
        <w:rPr>
          <w:sz w:val="28"/>
        </w:rPr>
        <w:t xml:space="preserve">: </w:t>
      </w:r>
      <w:r w:rsidRPr="00435D6C">
        <w:rPr>
          <w:sz w:val="28"/>
          <w:lang w:val="en-US"/>
        </w:rPr>
        <w:t>https</w:t>
      </w:r>
      <w:r w:rsidRPr="00435D6C">
        <w:rPr>
          <w:sz w:val="28"/>
        </w:rPr>
        <w:t>://</w:t>
      </w:r>
      <w:r w:rsidRPr="00435D6C">
        <w:rPr>
          <w:sz w:val="28"/>
          <w:lang w:val="en-US"/>
        </w:rPr>
        <w:t>academy</w:t>
      </w:r>
      <w:r w:rsidRPr="00435D6C">
        <w:rPr>
          <w:sz w:val="28"/>
        </w:rPr>
        <w:t>.</w:t>
      </w:r>
      <w:r w:rsidRPr="00435D6C">
        <w:rPr>
          <w:sz w:val="28"/>
          <w:lang w:val="en-US"/>
        </w:rPr>
        <w:t>binance</w:t>
      </w:r>
      <w:r w:rsidRPr="00435D6C">
        <w:rPr>
          <w:sz w:val="28"/>
        </w:rPr>
        <w:t>.</w:t>
      </w:r>
      <w:r w:rsidRPr="00435D6C">
        <w:rPr>
          <w:sz w:val="28"/>
          <w:lang w:val="en-US"/>
        </w:rPr>
        <w:t>com</w:t>
      </w:r>
      <w:r w:rsidRPr="00435D6C">
        <w:rPr>
          <w:sz w:val="28"/>
        </w:rPr>
        <w:t>/</w:t>
      </w:r>
      <w:r w:rsidRPr="00435D6C">
        <w:rPr>
          <w:sz w:val="28"/>
          <w:lang w:val="en-US"/>
        </w:rPr>
        <w:t>ru</w:t>
      </w:r>
      <w:r w:rsidRPr="00435D6C">
        <w:rPr>
          <w:sz w:val="28"/>
        </w:rPr>
        <w:t>/</w:t>
      </w:r>
      <w:r w:rsidRPr="00435D6C">
        <w:rPr>
          <w:sz w:val="28"/>
          <w:lang w:val="en-US"/>
        </w:rPr>
        <w:t>articles</w:t>
      </w:r>
      <w:r w:rsidRPr="00435D6C">
        <w:rPr>
          <w:sz w:val="28"/>
        </w:rPr>
        <w:t>/</w:t>
      </w:r>
      <w:r w:rsidRPr="00435D6C">
        <w:rPr>
          <w:sz w:val="28"/>
          <w:lang w:val="en-US"/>
        </w:rPr>
        <w:t>what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are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decentralized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applications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dapps</w:t>
      </w:r>
      <w:r w:rsidRPr="005A6184">
        <w:rPr>
          <w:sz w:val="28"/>
        </w:rPr>
        <w:t xml:space="preserve"> (</w:t>
      </w:r>
      <w:r>
        <w:rPr>
          <w:sz w:val="28"/>
        </w:rPr>
        <w:t>дата обращения</w:t>
      </w:r>
      <w:r w:rsidR="00AD6BA0">
        <w:rPr>
          <w:sz w:val="28"/>
        </w:rPr>
        <w:t>:</w:t>
      </w:r>
      <w:r w:rsidR="00C53681">
        <w:rPr>
          <w:sz w:val="28"/>
        </w:rPr>
        <w:t xml:space="preserve"> </w:t>
      </w:r>
      <w:r w:rsidR="00C53681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>
        <w:rPr>
          <w:sz w:val="28"/>
        </w:rPr>
        <w:t>).</w:t>
      </w:r>
    </w:p>
    <w:p w14:paraId="36F24F0D" w14:textId="2D8CFF88" w:rsidR="00223252" w:rsidRDefault="00223252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Дизайн веб-приложения</w:t>
      </w:r>
      <w:r w:rsidR="002111A0">
        <w:rPr>
          <w:sz w:val="28"/>
          <w:szCs w:val="28"/>
        </w:rPr>
        <w:t>.</w:t>
      </w:r>
      <w:r w:rsidRPr="00E37A19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[Электронный ресурс] </w:t>
      </w:r>
      <w:r>
        <w:rPr>
          <w:sz w:val="28"/>
          <w:szCs w:val="28"/>
          <w:lang w:val="en-US"/>
        </w:rPr>
        <w:t>URL</w:t>
      </w:r>
      <w:r w:rsidRPr="00E37A19">
        <w:rPr>
          <w:sz w:val="28"/>
          <w:szCs w:val="28"/>
        </w:rPr>
        <w:t xml:space="preserve">: </w:t>
      </w:r>
      <w:r w:rsidRPr="00892AD7">
        <w:rPr>
          <w:sz w:val="28"/>
          <w:szCs w:val="28"/>
          <w:lang w:val="en-US"/>
        </w:rPr>
        <w:t>https</w:t>
      </w:r>
      <w:r w:rsidRPr="00892AD7">
        <w:rPr>
          <w:sz w:val="28"/>
          <w:szCs w:val="28"/>
        </w:rPr>
        <w:t>://</w:t>
      </w:r>
      <w:r w:rsidRPr="00892AD7">
        <w:rPr>
          <w:sz w:val="28"/>
          <w:szCs w:val="28"/>
          <w:lang w:val="en-US"/>
        </w:rPr>
        <w:t>www</w:t>
      </w:r>
      <w:r w:rsidRPr="00892AD7">
        <w:rPr>
          <w:sz w:val="28"/>
          <w:szCs w:val="28"/>
        </w:rPr>
        <w:t>.</w:t>
      </w:r>
      <w:r w:rsidRPr="00892AD7">
        <w:rPr>
          <w:sz w:val="28"/>
          <w:szCs w:val="28"/>
          <w:lang w:val="en-US"/>
        </w:rPr>
        <w:t>figma</w:t>
      </w:r>
      <w:r w:rsidRPr="00892AD7">
        <w:rPr>
          <w:sz w:val="28"/>
          <w:szCs w:val="28"/>
        </w:rPr>
        <w:t>.</w:t>
      </w:r>
      <w:r w:rsidRPr="00892AD7">
        <w:rPr>
          <w:sz w:val="28"/>
          <w:szCs w:val="28"/>
          <w:lang w:val="en-US"/>
        </w:rPr>
        <w:t>com</w:t>
      </w:r>
      <w:r w:rsidRPr="00892AD7">
        <w:rPr>
          <w:sz w:val="28"/>
          <w:szCs w:val="28"/>
        </w:rPr>
        <w:t>/</w:t>
      </w:r>
      <w:r w:rsidRPr="00892AD7">
        <w:rPr>
          <w:sz w:val="28"/>
          <w:szCs w:val="28"/>
          <w:lang w:val="en-US"/>
        </w:rPr>
        <w:t>file</w:t>
      </w:r>
      <w:r w:rsidRPr="00892AD7">
        <w:rPr>
          <w:sz w:val="28"/>
          <w:szCs w:val="28"/>
        </w:rPr>
        <w:t>/</w:t>
      </w:r>
      <w:r w:rsidRPr="00892AD7">
        <w:rPr>
          <w:sz w:val="28"/>
          <w:szCs w:val="28"/>
          <w:lang w:val="en-US"/>
        </w:rPr>
        <w:t>VojP</w:t>
      </w:r>
      <w:r w:rsidRPr="00892AD7">
        <w:rPr>
          <w:sz w:val="28"/>
          <w:szCs w:val="28"/>
        </w:rPr>
        <w:t>3</w:t>
      </w:r>
      <w:r w:rsidRPr="00892AD7">
        <w:rPr>
          <w:sz w:val="28"/>
          <w:szCs w:val="28"/>
          <w:lang w:val="en-US"/>
        </w:rPr>
        <w:t>gQ</w:t>
      </w:r>
      <w:r w:rsidRPr="00892AD7">
        <w:rPr>
          <w:sz w:val="28"/>
          <w:szCs w:val="28"/>
        </w:rPr>
        <w:t>6</w:t>
      </w:r>
      <w:r w:rsidRPr="00892AD7">
        <w:rPr>
          <w:sz w:val="28"/>
          <w:szCs w:val="28"/>
          <w:lang w:val="en-US"/>
        </w:rPr>
        <w:t>OhDoXFEXe</w:t>
      </w:r>
      <w:r w:rsidRPr="00892AD7">
        <w:rPr>
          <w:sz w:val="28"/>
          <w:szCs w:val="28"/>
        </w:rPr>
        <w:t>2</w:t>
      </w:r>
      <w:r w:rsidRPr="00892AD7">
        <w:rPr>
          <w:sz w:val="28"/>
          <w:szCs w:val="28"/>
          <w:lang w:val="en-US"/>
        </w:rPr>
        <w:t>RKBe</w:t>
      </w:r>
      <w:r w:rsidRPr="00892AD7">
        <w:rPr>
          <w:sz w:val="28"/>
          <w:szCs w:val="28"/>
        </w:rPr>
        <w:t>/</w:t>
      </w:r>
      <w:r w:rsidRPr="00892AD7">
        <w:rPr>
          <w:sz w:val="28"/>
          <w:szCs w:val="28"/>
          <w:lang w:val="en-US"/>
        </w:rPr>
        <w:t>EVoting</w:t>
      </w:r>
      <w:r w:rsidRPr="00892AD7">
        <w:rPr>
          <w:sz w:val="28"/>
          <w:szCs w:val="28"/>
        </w:rPr>
        <w:t>?</w:t>
      </w:r>
      <w:r w:rsidRPr="00892AD7">
        <w:rPr>
          <w:sz w:val="28"/>
          <w:szCs w:val="28"/>
          <w:lang w:val="en-US"/>
        </w:rPr>
        <w:t>node</w:t>
      </w:r>
      <w:r w:rsidRPr="00892AD7">
        <w:rPr>
          <w:sz w:val="28"/>
          <w:szCs w:val="28"/>
        </w:rPr>
        <w:t>-</w:t>
      </w:r>
      <w:r w:rsidRPr="00892AD7">
        <w:rPr>
          <w:sz w:val="28"/>
          <w:szCs w:val="28"/>
          <w:lang w:val="en-US"/>
        </w:rPr>
        <w:t>id</w:t>
      </w:r>
      <w:r w:rsidRPr="00892AD7">
        <w:rPr>
          <w:sz w:val="28"/>
          <w:szCs w:val="28"/>
        </w:rPr>
        <w:t>=53097%3</w:t>
      </w:r>
      <w:r w:rsidRPr="00892AD7">
        <w:rPr>
          <w:sz w:val="28"/>
          <w:szCs w:val="28"/>
          <w:lang w:val="en-US"/>
        </w:rPr>
        <w:t>A</w:t>
      </w:r>
      <w:r w:rsidRPr="00892AD7">
        <w:rPr>
          <w:sz w:val="28"/>
          <w:szCs w:val="28"/>
        </w:rPr>
        <w:t>27272&amp;</w:t>
      </w:r>
      <w:r w:rsidRPr="00892AD7">
        <w:rPr>
          <w:sz w:val="28"/>
          <w:szCs w:val="28"/>
          <w:lang w:val="en-US"/>
        </w:rPr>
        <w:t>t</w:t>
      </w:r>
      <w:r w:rsidRPr="00892AD7">
        <w:rPr>
          <w:sz w:val="28"/>
          <w:szCs w:val="28"/>
        </w:rPr>
        <w:t>=9</w:t>
      </w:r>
      <w:r w:rsidRPr="00892AD7">
        <w:rPr>
          <w:sz w:val="28"/>
          <w:szCs w:val="28"/>
          <w:lang w:val="en-US"/>
        </w:rPr>
        <w:t>FGhzLfubAYA</w:t>
      </w:r>
      <w:r w:rsidRPr="00892AD7">
        <w:rPr>
          <w:sz w:val="28"/>
          <w:szCs w:val="28"/>
        </w:rPr>
        <w:t>3</w:t>
      </w:r>
      <w:r w:rsidRPr="00892AD7">
        <w:rPr>
          <w:sz w:val="28"/>
          <w:szCs w:val="28"/>
          <w:lang w:val="en-US"/>
        </w:rPr>
        <w:t>St</w:t>
      </w:r>
      <w:r w:rsidRPr="00892AD7">
        <w:rPr>
          <w:sz w:val="28"/>
          <w:szCs w:val="28"/>
        </w:rPr>
        <w:t>5-1</w:t>
      </w:r>
      <w:r>
        <w:rPr>
          <w:sz w:val="28"/>
          <w:szCs w:val="28"/>
        </w:rPr>
        <w:t xml:space="preserve"> </w:t>
      </w:r>
      <w:r w:rsidRPr="0071139F">
        <w:rPr>
          <w:sz w:val="28"/>
          <w:szCs w:val="28"/>
        </w:rPr>
        <w:t xml:space="preserve">(дата обращения: </w:t>
      </w:r>
      <w:r w:rsidR="00BF0835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="008B5192" w:rsidRPr="00337202">
        <w:rPr>
          <w:noProof/>
          <w:sz w:val="28"/>
        </w:rPr>
        <w:t>)</w:t>
      </w:r>
      <w:r w:rsidR="008B5192">
        <w:rPr>
          <w:noProof/>
          <w:sz w:val="28"/>
        </w:rPr>
        <w:t>.</w:t>
      </w:r>
    </w:p>
    <w:p w14:paraId="0A2E8D60" w14:textId="2BED238F" w:rsidR="00223252" w:rsidRPr="004331A8" w:rsidRDefault="004331A8" w:rsidP="002111A0">
      <w:pPr>
        <w:pStyle w:val="ad"/>
        <w:numPr>
          <w:ilvl w:val="0"/>
          <w:numId w:val="39"/>
        </w:numPr>
        <w:tabs>
          <w:tab w:val="left" w:pos="1276"/>
        </w:tabs>
        <w:spacing w:line="360" w:lineRule="auto"/>
        <w:ind w:left="0" w:firstLine="709"/>
        <w:rPr>
          <w:rFonts w:eastAsia="Calibri"/>
          <w:b/>
          <w:noProof/>
          <w:sz w:val="28"/>
          <w:szCs w:val="28"/>
          <w:lang w:eastAsia="en-US"/>
        </w:rPr>
      </w:pPr>
      <w:r>
        <w:rPr>
          <w:sz w:val="28"/>
          <w:szCs w:val="28"/>
          <w:lang w:val="en-US"/>
        </w:rPr>
        <w:t>Figma</w:t>
      </w:r>
      <w:r w:rsidRPr="00F23624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com</w:t>
      </w:r>
      <w:r w:rsidR="002111A0">
        <w:rPr>
          <w:sz w:val="28"/>
          <w:szCs w:val="28"/>
        </w:rPr>
        <w:t>.</w:t>
      </w:r>
      <w:r w:rsidRPr="00E37A19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[Электронный ресурс] </w:t>
      </w:r>
      <w:r>
        <w:rPr>
          <w:sz w:val="28"/>
          <w:szCs w:val="28"/>
          <w:lang w:val="en-US"/>
        </w:rPr>
        <w:t>URL</w:t>
      </w:r>
      <w:r w:rsidRPr="00E37A19">
        <w:rPr>
          <w:sz w:val="28"/>
          <w:szCs w:val="28"/>
        </w:rPr>
        <w:t xml:space="preserve">: </w:t>
      </w:r>
      <w:r w:rsidRPr="00F23624">
        <w:rPr>
          <w:sz w:val="28"/>
          <w:szCs w:val="28"/>
          <w:lang w:val="en-US"/>
        </w:rPr>
        <w:t>https</w:t>
      </w:r>
      <w:r w:rsidRPr="005F6608">
        <w:rPr>
          <w:sz w:val="28"/>
          <w:szCs w:val="28"/>
        </w:rPr>
        <w:t>://</w:t>
      </w:r>
      <w:r w:rsidRPr="00F23624">
        <w:rPr>
          <w:sz w:val="28"/>
          <w:szCs w:val="28"/>
          <w:lang w:val="en-US"/>
        </w:rPr>
        <w:t>www</w:t>
      </w:r>
      <w:r w:rsidRPr="005F6608">
        <w:rPr>
          <w:sz w:val="28"/>
          <w:szCs w:val="28"/>
        </w:rPr>
        <w:t>.</w:t>
      </w:r>
      <w:r w:rsidRPr="00F23624">
        <w:rPr>
          <w:sz w:val="28"/>
          <w:szCs w:val="28"/>
          <w:lang w:val="en-US"/>
        </w:rPr>
        <w:t>figma</w:t>
      </w:r>
      <w:r w:rsidRPr="005F6608">
        <w:rPr>
          <w:sz w:val="28"/>
          <w:szCs w:val="28"/>
        </w:rPr>
        <w:t>.</w:t>
      </w:r>
      <w:r w:rsidRPr="00F23624">
        <w:rPr>
          <w:sz w:val="28"/>
          <w:szCs w:val="28"/>
          <w:lang w:val="en-US"/>
        </w:rPr>
        <w:t>com</w:t>
      </w:r>
      <w:r w:rsidRPr="005F6608">
        <w:rPr>
          <w:sz w:val="28"/>
          <w:szCs w:val="28"/>
        </w:rPr>
        <w:t>/</w:t>
      </w:r>
      <w:r>
        <w:rPr>
          <w:sz w:val="28"/>
          <w:szCs w:val="28"/>
        </w:rPr>
        <w:t xml:space="preserve"> </w:t>
      </w:r>
      <w:r w:rsidRPr="0071139F">
        <w:rPr>
          <w:sz w:val="28"/>
          <w:szCs w:val="28"/>
        </w:rPr>
        <w:t xml:space="preserve">(дата обращения: </w:t>
      </w:r>
      <w:r w:rsidR="00BE04BE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="008B5192" w:rsidRPr="00337202">
        <w:rPr>
          <w:noProof/>
          <w:sz w:val="28"/>
        </w:rPr>
        <w:t>)</w:t>
      </w:r>
      <w:r w:rsidR="008B5192">
        <w:rPr>
          <w:noProof/>
          <w:sz w:val="28"/>
        </w:rPr>
        <w:t>.</w:t>
      </w:r>
    </w:p>
    <w:p w14:paraId="34D42E84" w14:textId="1CC06062" w:rsidR="00C20998" w:rsidRPr="003618BD" w:rsidRDefault="004331A8" w:rsidP="002111A0">
      <w:pPr>
        <w:pStyle w:val="ad"/>
        <w:numPr>
          <w:ilvl w:val="0"/>
          <w:numId w:val="39"/>
        </w:numPr>
        <w:tabs>
          <w:tab w:val="left" w:pos="709"/>
          <w:tab w:val="left" w:pos="1276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Material</w:t>
      </w:r>
      <w:r w:rsidRPr="000314EF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Design</w:t>
      </w:r>
      <w:r w:rsidR="00384376">
        <w:rPr>
          <w:sz w:val="28"/>
          <w:szCs w:val="28"/>
        </w:rPr>
        <w:t>.</w:t>
      </w:r>
      <w:r w:rsidRPr="00E37A19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[Электронный ресурс] </w:t>
      </w:r>
      <w:r>
        <w:rPr>
          <w:sz w:val="28"/>
          <w:szCs w:val="28"/>
          <w:lang w:val="en-US"/>
        </w:rPr>
        <w:t>URL</w:t>
      </w:r>
      <w:r w:rsidRPr="00E37A19">
        <w:rPr>
          <w:sz w:val="28"/>
          <w:szCs w:val="28"/>
        </w:rPr>
        <w:t xml:space="preserve">: </w:t>
      </w:r>
      <w:r w:rsidRPr="000314EF">
        <w:rPr>
          <w:sz w:val="28"/>
          <w:szCs w:val="28"/>
          <w:lang w:val="en-US"/>
        </w:rPr>
        <w:t>https</w:t>
      </w:r>
      <w:r w:rsidRPr="000314EF">
        <w:rPr>
          <w:sz w:val="28"/>
          <w:szCs w:val="28"/>
        </w:rPr>
        <w:t>://</w:t>
      </w:r>
      <w:r w:rsidRPr="000314EF">
        <w:rPr>
          <w:sz w:val="28"/>
          <w:szCs w:val="28"/>
          <w:lang w:val="en-US"/>
        </w:rPr>
        <w:t>m</w:t>
      </w:r>
      <w:r w:rsidRPr="000314EF">
        <w:rPr>
          <w:sz w:val="28"/>
          <w:szCs w:val="28"/>
        </w:rPr>
        <w:t>3.</w:t>
      </w:r>
      <w:r w:rsidRPr="000314EF">
        <w:rPr>
          <w:sz w:val="28"/>
          <w:szCs w:val="28"/>
          <w:lang w:val="en-US"/>
        </w:rPr>
        <w:t>material</w:t>
      </w:r>
      <w:r w:rsidRPr="000314EF">
        <w:rPr>
          <w:sz w:val="28"/>
          <w:szCs w:val="28"/>
        </w:rPr>
        <w:t>.</w:t>
      </w:r>
      <w:r w:rsidRPr="000314EF">
        <w:rPr>
          <w:sz w:val="28"/>
          <w:szCs w:val="28"/>
          <w:lang w:val="en-US"/>
        </w:rPr>
        <w:t>io</w:t>
      </w:r>
      <w:r w:rsidRPr="000314EF">
        <w:rPr>
          <w:sz w:val="28"/>
          <w:szCs w:val="28"/>
        </w:rPr>
        <w:t>/</w:t>
      </w:r>
      <w:r>
        <w:rPr>
          <w:sz w:val="28"/>
          <w:szCs w:val="28"/>
        </w:rPr>
        <w:t xml:space="preserve"> </w:t>
      </w:r>
      <w:r w:rsidRPr="0071139F">
        <w:rPr>
          <w:sz w:val="28"/>
          <w:szCs w:val="28"/>
        </w:rPr>
        <w:t xml:space="preserve">(дата обращения: </w:t>
      </w:r>
      <w:r w:rsidR="005C5C92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="008B5192" w:rsidRPr="00337202">
        <w:rPr>
          <w:noProof/>
          <w:sz w:val="28"/>
        </w:rPr>
        <w:t>)</w:t>
      </w:r>
      <w:r w:rsidR="008B5192">
        <w:rPr>
          <w:noProof/>
          <w:sz w:val="28"/>
        </w:rPr>
        <w:t>.</w:t>
      </w:r>
    </w:p>
    <w:sectPr w:rsidR="00C20998" w:rsidRPr="003618BD" w:rsidSect="00A23488">
      <w:footerReference w:type="default" r:id="rId32"/>
      <w:footerReference w:type="first" r:id="rId33"/>
      <w:pgSz w:w="11906" w:h="16838" w:code="9"/>
      <w:pgMar w:top="1134" w:right="851" w:bottom="1134" w:left="1985" w:header="709" w:footer="70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7" w:author="Володченко Ирина Дмитриевна" w:date="2021-04-19T16:30:00Z" w:initials="ВИД">
    <w:p w14:paraId="280CB890" w14:textId="77777777" w:rsidR="002D57E7" w:rsidRDefault="002D57E7" w:rsidP="00800795">
      <w:pPr>
        <w:pStyle w:val="a6"/>
      </w:pPr>
      <w:r>
        <w:rPr>
          <w:rStyle w:val="a5"/>
        </w:rPr>
        <w:annotationRef/>
      </w:r>
      <w:r>
        <w:rPr>
          <w:rStyle w:val="a5"/>
        </w:rPr>
        <w:annotationRef/>
      </w:r>
      <w:r>
        <w:t>Последние три цифры берутся из номера зачетной книжки/студенческого билета</w:t>
      </w:r>
    </w:p>
  </w:comment>
  <w:comment w:id="8" w:author="Володченко Ирина Дмитриевна" w:date="2021-04-19T16:37:00Z" w:initials="ВИД">
    <w:p w14:paraId="76332F06" w14:textId="77777777" w:rsidR="002D57E7" w:rsidRDefault="002D57E7" w:rsidP="0021779F">
      <w:pPr>
        <w:pStyle w:val="a6"/>
      </w:pPr>
      <w:r>
        <w:rPr>
          <w:rStyle w:val="a5"/>
        </w:rPr>
        <w:annotationRef/>
      </w:r>
      <w:r>
        <w:t>Дата и номер приказа по темам ВКР будет известна позже. Пока не заполняйте</w:t>
      </w:r>
    </w:p>
  </w:comment>
  <w:comment w:id="9" w:author="Володченко Ирина Дмитриевна" w:date="2021-04-19T16:43:00Z" w:initials="ВИД">
    <w:p w14:paraId="249FFEA1" w14:textId="77777777" w:rsidR="002D57E7" w:rsidRDefault="002D57E7" w:rsidP="0021779F">
      <w:pPr>
        <w:pStyle w:val="a6"/>
      </w:pPr>
      <w:r>
        <w:rPr>
          <w:rStyle w:val="a5"/>
        </w:rPr>
        <w:annotationRef/>
      </w:r>
      <w:r>
        <w:t>Пункт 3 заполняется совместно с вашим научным руководителем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80CB890" w15:done="0"/>
  <w15:commentEx w15:paraId="76332F06" w15:done="0"/>
  <w15:commentEx w15:paraId="249FFEA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9FB103A" w14:textId="77777777" w:rsidR="007C53A6" w:rsidRDefault="007C53A6">
      <w:r>
        <w:separator/>
      </w:r>
    </w:p>
  </w:endnote>
  <w:endnote w:type="continuationSeparator" w:id="0">
    <w:p w14:paraId="7603E797" w14:textId="77777777" w:rsidR="007C53A6" w:rsidRDefault="007C53A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5ED2A6" w14:textId="77777777" w:rsidR="002D57E7" w:rsidRDefault="002D57E7">
    <w:pPr>
      <w:pStyle w:val="af2"/>
      <w:jc w:val="right"/>
    </w:pPr>
  </w:p>
  <w:p w14:paraId="64C3EDE3" w14:textId="77777777" w:rsidR="002D57E7" w:rsidRDefault="002D57E7">
    <w:pPr>
      <w:pStyle w:val="af2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9341AB" w14:textId="77777777" w:rsidR="002D57E7" w:rsidRPr="002568F9" w:rsidRDefault="002D57E7">
    <w:pPr>
      <w:pStyle w:val="af2"/>
      <w:jc w:val="center"/>
      <w:rPr>
        <w:sz w:val="24"/>
        <w:szCs w:val="24"/>
      </w:rPr>
    </w:pPr>
  </w:p>
  <w:p w14:paraId="4C4B0E1E" w14:textId="77777777" w:rsidR="002D57E7" w:rsidRPr="00A23488" w:rsidRDefault="002D57E7" w:rsidP="00A23488">
    <w:pPr>
      <w:pStyle w:val="af2"/>
      <w:jc w:val="right"/>
      <w:rPr>
        <w:sz w:val="28"/>
        <w:szCs w:val="28"/>
        <w:lang w:eastAsia="ja-JP"/>
      </w:rPr>
    </w:pPr>
    <w:r w:rsidRPr="00A23488">
      <w:rPr>
        <w:noProof/>
        <w:sz w:val="28"/>
        <w:szCs w:val="28"/>
      </w:rPr>
      <w:fldChar w:fldCharType="begin"/>
    </w:r>
    <w:r w:rsidRPr="00A23488">
      <w:rPr>
        <w:noProof/>
        <w:sz w:val="28"/>
        <w:szCs w:val="28"/>
      </w:rPr>
      <w:instrText xml:space="preserve"> PAGE   \* MERGEFORMAT </w:instrText>
    </w:r>
    <w:r w:rsidRPr="00A23488">
      <w:rPr>
        <w:noProof/>
        <w:sz w:val="28"/>
        <w:szCs w:val="28"/>
      </w:rPr>
      <w:fldChar w:fldCharType="separate"/>
    </w:r>
    <w:r w:rsidR="00011C56">
      <w:rPr>
        <w:noProof/>
        <w:sz w:val="28"/>
        <w:szCs w:val="28"/>
      </w:rPr>
      <w:t>29</w:t>
    </w:r>
    <w:r w:rsidRPr="00A23488">
      <w:rPr>
        <w:noProof/>
        <w:sz w:val="28"/>
        <w:szCs w:val="28"/>
      </w:rPr>
      <w:fldChar w:fldCharType="end"/>
    </w:r>
  </w:p>
  <w:p w14:paraId="76697C4C" w14:textId="77777777" w:rsidR="002D57E7" w:rsidRDefault="002D57E7">
    <w:pPr>
      <w:pStyle w:val="af2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A3CA6A" w14:textId="00438934" w:rsidR="002D57E7" w:rsidRDefault="002D57E7">
    <w:pPr>
      <w:pStyle w:val="af2"/>
      <w:jc w:val="right"/>
    </w:pPr>
  </w:p>
  <w:p w14:paraId="7B7EA1DC" w14:textId="77777777" w:rsidR="002D57E7" w:rsidRDefault="002D57E7">
    <w:pPr>
      <w:pStyle w:val="af2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2503D76" w14:textId="77777777" w:rsidR="007C53A6" w:rsidRDefault="007C53A6">
      <w:r>
        <w:separator/>
      </w:r>
    </w:p>
  </w:footnote>
  <w:footnote w:type="continuationSeparator" w:id="0">
    <w:p w14:paraId="5CEE7024" w14:textId="77777777" w:rsidR="007C53A6" w:rsidRDefault="007C53A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8F098C"/>
    <w:multiLevelType w:val="hybridMultilevel"/>
    <w:tmpl w:val="D224554A"/>
    <w:lvl w:ilvl="0" w:tplc="37A41536">
      <w:start w:val="1"/>
      <w:numFmt w:val="decimal"/>
      <w:pStyle w:val="Heading41"/>
      <w:lvlText w:val="4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5B021C"/>
    <w:multiLevelType w:val="hybridMultilevel"/>
    <w:tmpl w:val="8C1C9B9A"/>
    <w:lvl w:ilvl="0" w:tplc="EDEC220C">
      <w:start w:val="1"/>
      <w:numFmt w:val="decimal"/>
      <w:lvlText w:val="%1."/>
      <w:lvlJc w:val="left"/>
      <w:pPr>
        <w:ind w:left="1776" w:hanging="360"/>
      </w:pPr>
      <w:rPr>
        <w:rFonts w:ascii="Times New Roman" w:eastAsiaTheme="minorEastAsia" w:hAnsi="Times New Roman" w:cs="Times New Roman"/>
      </w:rPr>
    </w:lvl>
    <w:lvl w:ilvl="1" w:tplc="04190019" w:tentative="1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2" w15:restartNumberingAfterBreak="0">
    <w:nsid w:val="0989005A"/>
    <w:multiLevelType w:val="hybridMultilevel"/>
    <w:tmpl w:val="35DA63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6141F8"/>
    <w:multiLevelType w:val="hybridMultilevel"/>
    <w:tmpl w:val="F066FE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C94E94"/>
    <w:multiLevelType w:val="multilevel"/>
    <w:tmpl w:val="B378AD1C"/>
    <w:lvl w:ilvl="0">
      <w:start w:val="1"/>
      <w:numFmt w:val="decimal"/>
      <w:lvlText w:val="3.%1."/>
      <w:lvlJc w:val="left"/>
      <w:pPr>
        <w:tabs>
          <w:tab w:val="num" w:pos="757"/>
        </w:tabs>
        <w:ind w:left="0" w:firstLine="37"/>
      </w:pPr>
      <w:rPr>
        <w:rFonts w:hint="default"/>
      </w:rPr>
    </w:lvl>
    <w:lvl w:ilvl="1">
      <w:start w:val="1"/>
      <w:numFmt w:val="decimal"/>
      <w:lvlText w:val="4.%2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2">
      <w:start w:val="1"/>
      <w:numFmt w:val="decimal"/>
      <w:lvlText w:val="4.3.%3."/>
      <w:lvlJc w:val="left"/>
      <w:pPr>
        <w:tabs>
          <w:tab w:val="num" w:pos="757"/>
        </w:tabs>
        <w:ind w:left="-36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3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3960" w:hanging="1440"/>
      </w:pPr>
      <w:rPr>
        <w:rFonts w:hint="default"/>
      </w:rPr>
    </w:lvl>
  </w:abstractNum>
  <w:abstractNum w:abstractNumId="5" w15:restartNumberingAfterBreak="0">
    <w:nsid w:val="0CC053AE"/>
    <w:multiLevelType w:val="multilevel"/>
    <w:tmpl w:val="2820D5CA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4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86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22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94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6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5029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749" w:hanging="2160"/>
      </w:pPr>
      <w:rPr>
        <w:rFonts w:hint="default"/>
      </w:rPr>
    </w:lvl>
  </w:abstractNum>
  <w:abstractNum w:abstractNumId="6" w15:restartNumberingAfterBreak="0">
    <w:nsid w:val="0EEF0FC0"/>
    <w:multiLevelType w:val="hybridMultilevel"/>
    <w:tmpl w:val="4EE29526"/>
    <w:lvl w:ilvl="0" w:tplc="4D96E4C8">
      <w:start w:val="1"/>
      <w:numFmt w:val="decimal"/>
      <w:lvlText w:val="%1."/>
      <w:lvlJc w:val="left"/>
      <w:pPr>
        <w:ind w:left="1069" w:hanging="360"/>
      </w:pPr>
      <w:rPr>
        <w:rFonts w:hint="default"/>
        <w:b w:val="0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 w15:restartNumberingAfterBreak="0">
    <w:nsid w:val="0F9F711A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3C4187"/>
    <w:multiLevelType w:val="hybridMultilevel"/>
    <w:tmpl w:val="3F3C37B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195F107A"/>
    <w:multiLevelType w:val="hybridMultilevel"/>
    <w:tmpl w:val="ECF2B8B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E445B18"/>
    <w:multiLevelType w:val="hybridMultilevel"/>
    <w:tmpl w:val="B8669DD4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23A953F1"/>
    <w:multiLevelType w:val="hybridMultilevel"/>
    <w:tmpl w:val="4998DA28"/>
    <w:lvl w:ilvl="0" w:tplc="EE5A8E04">
      <w:start w:val="1"/>
      <w:numFmt w:val="bullet"/>
      <w:pStyle w:val="ListStyle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2" w15:restartNumberingAfterBreak="0">
    <w:nsid w:val="2A5703F1"/>
    <w:multiLevelType w:val="hybridMultilevel"/>
    <w:tmpl w:val="3AD0A1EE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32A763E0"/>
    <w:multiLevelType w:val="hybridMultilevel"/>
    <w:tmpl w:val="95CE851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337418C0"/>
    <w:multiLevelType w:val="hybridMultilevel"/>
    <w:tmpl w:val="83A242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A5E5AB6"/>
    <w:multiLevelType w:val="hybridMultilevel"/>
    <w:tmpl w:val="E5047F36"/>
    <w:lvl w:ilvl="0" w:tplc="66CAD7EA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3D4426D5"/>
    <w:multiLevelType w:val="multilevel"/>
    <w:tmpl w:val="F6C20498"/>
    <w:lvl w:ilvl="0">
      <w:start w:val="1"/>
      <w:numFmt w:val="decimal"/>
      <w:lvlText w:val="%1."/>
      <w:lvlJc w:val="left"/>
      <w:pPr>
        <w:ind w:left="0" w:firstLine="709"/>
      </w:pPr>
      <w:rPr>
        <w:rFonts w:hint="default"/>
        <w:sz w:val="28"/>
      </w:rPr>
    </w:lvl>
    <w:lvl w:ilvl="1">
      <w:start w:val="1"/>
      <w:numFmt w:val="decimal"/>
      <w:suff w:val="space"/>
      <w:lvlText w:val="%2.%1."/>
      <w:lvlJc w:val="left"/>
      <w:pPr>
        <w:ind w:left="0" w:firstLine="709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7" w15:restartNumberingAfterBreak="0">
    <w:nsid w:val="3F61236E"/>
    <w:multiLevelType w:val="multilevel"/>
    <w:tmpl w:val="880E2828"/>
    <w:styleLink w:val="a"/>
    <w:lvl w:ilvl="0">
      <w:start w:val="1"/>
      <w:numFmt w:val="decimal"/>
      <w:suff w:val="space"/>
      <w:lvlText w:val="%1."/>
      <w:lvlJc w:val="left"/>
      <w:pPr>
        <w:ind w:left="0" w:firstLine="709"/>
      </w:pPr>
      <w:rPr>
        <w:rFonts w:ascii="Times New Roman" w:hAnsi="Times New Roman" w:hint="default"/>
        <w:sz w:val="28"/>
      </w:rPr>
    </w:lvl>
    <w:lvl w:ilvl="1">
      <w:start w:val="1"/>
      <w:numFmt w:val="decimal"/>
      <w:suff w:val="space"/>
      <w:lvlText w:val="%2.%1."/>
      <w:lvlJc w:val="left"/>
      <w:pPr>
        <w:ind w:left="0" w:firstLine="709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40FB0F26"/>
    <w:multiLevelType w:val="hybridMultilevel"/>
    <w:tmpl w:val="9CBE964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42E8009B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3EC6FEA"/>
    <w:multiLevelType w:val="hybridMultilevel"/>
    <w:tmpl w:val="AC92074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6B43812"/>
    <w:multiLevelType w:val="hybridMultilevel"/>
    <w:tmpl w:val="80F0D81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96B61C0"/>
    <w:multiLevelType w:val="multilevel"/>
    <w:tmpl w:val="88DCF2D6"/>
    <w:lvl w:ilvl="0">
      <w:start w:val="1"/>
      <w:numFmt w:val="decimal"/>
      <w:lvlText w:val="4.%1."/>
      <w:lvlJc w:val="left"/>
      <w:pPr>
        <w:tabs>
          <w:tab w:val="num" w:pos="1117"/>
        </w:tabs>
        <w:ind w:left="360" w:firstLine="37"/>
      </w:pPr>
      <w:rPr>
        <w:rFonts w:hint="default"/>
      </w:rPr>
    </w:lvl>
    <w:lvl w:ilvl="1">
      <w:start w:val="1"/>
      <w:numFmt w:val="decimal"/>
      <w:lvlText w:val="4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4.3.%3."/>
      <w:lvlJc w:val="left"/>
      <w:pPr>
        <w:tabs>
          <w:tab w:val="num" w:pos="1117"/>
        </w:tabs>
        <w:ind w:left="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23" w15:restartNumberingAfterBreak="0">
    <w:nsid w:val="4A8F0F38"/>
    <w:multiLevelType w:val="hybridMultilevel"/>
    <w:tmpl w:val="4E86E798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ADB0B5B"/>
    <w:multiLevelType w:val="hybridMultilevel"/>
    <w:tmpl w:val="BD32C4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F082380">
      <w:start w:val="1"/>
      <w:numFmt w:val="decimal"/>
      <w:pStyle w:val="Heading11"/>
      <w:lvlText w:val="2.%2."/>
      <w:lvlJc w:val="left"/>
      <w:pPr>
        <w:ind w:left="1790" w:hanging="71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CDB4557"/>
    <w:multiLevelType w:val="multilevel"/>
    <w:tmpl w:val="7F1840A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sz w:val="28"/>
        <w:szCs w:val="28"/>
      </w:rPr>
    </w:lvl>
    <w:lvl w:ilvl="1">
      <w:start w:val="1"/>
      <w:numFmt w:val="decimal"/>
      <w:lvlText w:val="%1.%2."/>
      <w:lvlJc w:val="left"/>
      <w:pPr>
        <w:tabs>
          <w:tab w:val="num" w:pos="716"/>
        </w:tabs>
        <w:ind w:left="716" w:hanging="432"/>
      </w:pPr>
      <w:rPr>
        <w:rFonts w:hint="default"/>
        <w:sz w:val="28"/>
        <w:szCs w:val="28"/>
      </w:rPr>
    </w:lvl>
    <w:lvl w:ilvl="2">
      <w:start w:val="1"/>
      <w:numFmt w:val="decimal"/>
      <w:lvlText w:val="4.3.%3."/>
      <w:lvlJc w:val="left"/>
      <w:pPr>
        <w:tabs>
          <w:tab w:val="num" w:pos="1117"/>
        </w:tabs>
        <w:ind w:left="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26" w15:restartNumberingAfterBreak="0">
    <w:nsid w:val="4F3033A5"/>
    <w:multiLevelType w:val="hybridMultilevel"/>
    <w:tmpl w:val="4326926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8560CE"/>
    <w:multiLevelType w:val="hybridMultilevel"/>
    <w:tmpl w:val="0040EE92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8" w15:restartNumberingAfterBreak="0">
    <w:nsid w:val="52CE6104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3EE2305"/>
    <w:multiLevelType w:val="hybridMultilevel"/>
    <w:tmpl w:val="395E1B26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0" w15:restartNumberingAfterBreak="0">
    <w:nsid w:val="549A6948"/>
    <w:multiLevelType w:val="hybridMultilevel"/>
    <w:tmpl w:val="239C5EE6"/>
    <w:lvl w:ilvl="0" w:tplc="04190011">
      <w:start w:val="1"/>
      <w:numFmt w:val="decimal"/>
      <w:lvlText w:val="%1)"/>
      <w:lvlJc w:val="left"/>
      <w:pPr>
        <w:ind w:left="927" w:hanging="360"/>
      </w:p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1" w15:restartNumberingAfterBreak="0">
    <w:nsid w:val="5A507DEF"/>
    <w:multiLevelType w:val="hybridMultilevel"/>
    <w:tmpl w:val="0F42DB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AB51EDE"/>
    <w:multiLevelType w:val="hybridMultilevel"/>
    <w:tmpl w:val="C5E8C9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ADB4F60"/>
    <w:multiLevelType w:val="hybridMultilevel"/>
    <w:tmpl w:val="1AD4AC2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F1D20BE"/>
    <w:multiLevelType w:val="hybridMultilevel"/>
    <w:tmpl w:val="B712AAF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FD7155D"/>
    <w:multiLevelType w:val="hybridMultilevel"/>
    <w:tmpl w:val="B8669DD4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6" w15:restartNumberingAfterBreak="0">
    <w:nsid w:val="641F56FC"/>
    <w:multiLevelType w:val="hybridMultilevel"/>
    <w:tmpl w:val="BDC821D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45B36DC"/>
    <w:multiLevelType w:val="hybridMultilevel"/>
    <w:tmpl w:val="88FC8D6C"/>
    <w:lvl w:ilvl="0" w:tplc="0419000F">
      <w:start w:val="1"/>
      <w:numFmt w:val="decimal"/>
      <w:lvlText w:val="%1."/>
      <w:lvlJc w:val="left"/>
      <w:pPr>
        <w:ind w:left="1069" w:hanging="360"/>
      </w:p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8" w15:restartNumberingAfterBreak="0">
    <w:nsid w:val="695C3104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39" w15:restartNumberingAfterBreak="0">
    <w:nsid w:val="695E1C08"/>
    <w:multiLevelType w:val="hybridMultilevel"/>
    <w:tmpl w:val="7AD0FEA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C3A3FFB"/>
    <w:multiLevelType w:val="hybridMultilevel"/>
    <w:tmpl w:val="8C5AE124"/>
    <w:lvl w:ilvl="0" w:tplc="0419000F">
      <w:start w:val="1"/>
      <w:numFmt w:val="decimal"/>
      <w:lvlText w:val="%1."/>
      <w:lvlJc w:val="left"/>
      <w:pPr>
        <w:ind w:left="1069" w:hanging="360"/>
      </w:p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1" w15:restartNumberingAfterBreak="0">
    <w:nsid w:val="6FDF7BCF"/>
    <w:multiLevelType w:val="hybridMultilevel"/>
    <w:tmpl w:val="E9CCD71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0E607EA"/>
    <w:multiLevelType w:val="multilevel"/>
    <w:tmpl w:val="A0F2E774"/>
    <w:lvl w:ilvl="0">
      <w:start w:val="1"/>
      <w:numFmt w:val="decimal"/>
      <w:lvlText w:val="%1."/>
      <w:lvlJc w:val="left"/>
      <w:pPr>
        <w:tabs>
          <w:tab w:val="num" w:pos="757"/>
        </w:tabs>
        <w:ind w:left="0" w:firstLine="37"/>
      </w:pPr>
      <w:rPr>
        <w:rFonts w:hint="default"/>
      </w:rPr>
    </w:lvl>
    <w:lvl w:ilvl="1">
      <w:start w:val="1"/>
      <w:numFmt w:val="decimal"/>
      <w:lvlText w:val="4.%2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2">
      <w:start w:val="1"/>
      <w:numFmt w:val="decimal"/>
      <w:lvlText w:val="4.3.%3."/>
      <w:lvlJc w:val="left"/>
      <w:pPr>
        <w:tabs>
          <w:tab w:val="num" w:pos="757"/>
        </w:tabs>
        <w:ind w:left="-36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3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3960" w:hanging="1440"/>
      </w:pPr>
      <w:rPr>
        <w:rFonts w:hint="default"/>
      </w:rPr>
    </w:lvl>
  </w:abstractNum>
  <w:abstractNum w:abstractNumId="43" w15:restartNumberingAfterBreak="0">
    <w:nsid w:val="78C03F7B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B11058E"/>
    <w:multiLevelType w:val="hybridMultilevel"/>
    <w:tmpl w:val="AF3C2D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C4E12CB"/>
    <w:multiLevelType w:val="hybridMultilevel"/>
    <w:tmpl w:val="210E58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EB36EB7"/>
    <w:multiLevelType w:val="hybridMultilevel"/>
    <w:tmpl w:val="A00444E4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38"/>
  </w:num>
  <w:num w:numId="3">
    <w:abstractNumId w:val="24"/>
  </w:num>
  <w:num w:numId="4">
    <w:abstractNumId w:val="30"/>
  </w:num>
  <w:num w:numId="5">
    <w:abstractNumId w:val="0"/>
  </w:num>
  <w:num w:numId="6">
    <w:abstractNumId w:val="11"/>
  </w:num>
  <w:num w:numId="7">
    <w:abstractNumId w:val="17"/>
  </w:num>
  <w:num w:numId="8">
    <w:abstractNumId w:val="40"/>
  </w:num>
  <w:num w:numId="9">
    <w:abstractNumId w:val="37"/>
  </w:num>
  <w:num w:numId="10">
    <w:abstractNumId w:val="1"/>
  </w:num>
  <w:num w:numId="11">
    <w:abstractNumId w:val="28"/>
  </w:num>
  <w:num w:numId="12">
    <w:abstractNumId w:val="7"/>
  </w:num>
  <w:num w:numId="13">
    <w:abstractNumId w:val="43"/>
  </w:num>
  <w:num w:numId="14">
    <w:abstractNumId w:val="14"/>
  </w:num>
  <w:num w:numId="15">
    <w:abstractNumId w:val="45"/>
  </w:num>
  <w:num w:numId="16">
    <w:abstractNumId w:val="13"/>
  </w:num>
  <w:num w:numId="17">
    <w:abstractNumId w:val="44"/>
  </w:num>
  <w:num w:numId="18">
    <w:abstractNumId w:val="8"/>
  </w:num>
  <w:num w:numId="19">
    <w:abstractNumId w:val="32"/>
  </w:num>
  <w:num w:numId="20">
    <w:abstractNumId w:val="31"/>
  </w:num>
  <w:num w:numId="21">
    <w:abstractNumId w:val="2"/>
  </w:num>
  <w:num w:numId="22">
    <w:abstractNumId w:val="3"/>
  </w:num>
  <w:num w:numId="23">
    <w:abstractNumId w:val="27"/>
  </w:num>
  <w:num w:numId="24">
    <w:abstractNumId w:val="12"/>
  </w:num>
  <w:num w:numId="25">
    <w:abstractNumId w:val="5"/>
  </w:num>
  <w:num w:numId="26">
    <w:abstractNumId w:val="19"/>
  </w:num>
  <w:num w:numId="27">
    <w:abstractNumId w:val="33"/>
  </w:num>
  <w:num w:numId="28">
    <w:abstractNumId w:val="39"/>
  </w:num>
  <w:num w:numId="29">
    <w:abstractNumId w:val="15"/>
  </w:num>
  <w:num w:numId="30">
    <w:abstractNumId w:val="41"/>
  </w:num>
  <w:num w:numId="31">
    <w:abstractNumId w:val="9"/>
  </w:num>
  <w:num w:numId="32">
    <w:abstractNumId w:val="26"/>
  </w:num>
  <w:num w:numId="33">
    <w:abstractNumId w:val="21"/>
  </w:num>
  <w:num w:numId="34">
    <w:abstractNumId w:val="20"/>
  </w:num>
  <w:num w:numId="35">
    <w:abstractNumId w:val="23"/>
  </w:num>
  <w:num w:numId="36">
    <w:abstractNumId w:val="36"/>
  </w:num>
  <w:num w:numId="37">
    <w:abstractNumId w:val="34"/>
  </w:num>
  <w:num w:numId="38">
    <w:abstractNumId w:val="46"/>
  </w:num>
  <w:num w:numId="39">
    <w:abstractNumId w:val="6"/>
  </w:num>
  <w:num w:numId="40">
    <w:abstractNumId w:val="16"/>
  </w:num>
  <w:num w:numId="41">
    <w:abstractNumId w:val="42"/>
  </w:num>
  <w:num w:numId="42">
    <w:abstractNumId w:val="4"/>
  </w:num>
  <w:num w:numId="43">
    <w:abstractNumId w:val="22"/>
  </w:num>
  <w:num w:numId="44">
    <w:abstractNumId w:val="29"/>
  </w:num>
  <w:num w:numId="45">
    <w:abstractNumId w:val="10"/>
  </w:num>
  <w:num w:numId="46">
    <w:abstractNumId w:val="35"/>
  </w:num>
  <w:num w:numId="47">
    <w:abstractNumId w:val="18"/>
  </w:num>
  <w:numIdMacAtCleanup w:val="37"/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Володченко Ирина Дмитриевна">
    <w15:presenceInfo w15:providerId="None" w15:userId="Володченко Ирина Дмитриевна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activeWritingStyle w:appName="MSWord" w:lang="ru-RU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hyphenationZone w:val="357"/>
  <w:drawingGridHorizontalSpacing w:val="10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18F8"/>
    <w:rsid w:val="000013F5"/>
    <w:rsid w:val="00002BCE"/>
    <w:rsid w:val="00002FB1"/>
    <w:rsid w:val="00004C07"/>
    <w:rsid w:val="0000518C"/>
    <w:rsid w:val="00005D28"/>
    <w:rsid w:val="00007ED0"/>
    <w:rsid w:val="00011C56"/>
    <w:rsid w:val="0001288A"/>
    <w:rsid w:val="00012D9C"/>
    <w:rsid w:val="00012E85"/>
    <w:rsid w:val="00014712"/>
    <w:rsid w:val="0001476A"/>
    <w:rsid w:val="0001507F"/>
    <w:rsid w:val="0001613C"/>
    <w:rsid w:val="00017193"/>
    <w:rsid w:val="00017AFE"/>
    <w:rsid w:val="000201BF"/>
    <w:rsid w:val="000201FA"/>
    <w:rsid w:val="0002155D"/>
    <w:rsid w:val="0002303A"/>
    <w:rsid w:val="00023E7A"/>
    <w:rsid w:val="00025307"/>
    <w:rsid w:val="000268D1"/>
    <w:rsid w:val="00027598"/>
    <w:rsid w:val="0002759E"/>
    <w:rsid w:val="0003175D"/>
    <w:rsid w:val="00032132"/>
    <w:rsid w:val="000329F6"/>
    <w:rsid w:val="0003413B"/>
    <w:rsid w:val="00036DE9"/>
    <w:rsid w:val="00040934"/>
    <w:rsid w:val="00041523"/>
    <w:rsid w:val="0004330D"/>
    <w:rsid w:val="00043472"/>
    <w:rsid w:val="0004554A"/>
    <w:rsid w:val="00045E65"/>
    <w:rsid w:val="00047689"/>
    <w:rsid w:val="00051350"/>
    <w:rsid w:val="00051AB4"/>
    <w:rsid w:val="00053A5D"/>
    <w:rsid w:val="00054385"/>
    <w:rsid w:val="00054696"/>
    <w:rsid w:val="000549C0"/>
    <w:rsid w:val="00054FF2"/>
    <w:rsid w:val="00056450"/>
    <w:rsid w:val="000602E9"/>
    <w:rsid w:val="00061754"/>
    <w:rsid w:val="00062726"/>
    <w:rsid w:val="00062FD2"/>
    <w:rsid w:val="00072062"/>
    <w:rsid w:val="0007264E"/>
    <w:rsid w:val="00072D52"/>
    <w:rsid w:val="00074736"/>
    <w:rsid w:val="00076B39"/>
    <w:rsid w:val="00081E7E"/>
    <w:rsid w:val="000821D8"/>
    <w:rsid w:val="00084181"/>
    <w:rsid w:val="000844E4"/>
    <w:rsid w:val="00084D20"/>
    <w:rsid w:val="00084E85"/>
    <w:rsid w:val="00085689"/>
    <w:rsid w:val="00085D01"/>
    <w:rsid w:val="00085EB4"/>
    <w:rsid w:val="00086E24"/>
    <w:rsid w:val="00090196"/>
    <w:rsid w:val="00090525"/>
    <w:rsid w:val="00091938"/>
    <w:rsid w:val="00091A21"/>
    <w:rsid w:val="00091E55"/>
    <w:rsid w:val="00094545"/>
    <w:rsid w:val="00096B48"/>
    <w:rsid w:val="000A00E6"/>
    <w:rsid w:val="000A0FFD"/>
    <w:rsid w:val="000A2BE6"/>
    <w:rsid w:val="000A3AE3"/>
    <w:rsid w:val="000A4BE0"/>
    <w:rsid w:val="000A58D1"/>
    <w:rsid w:val="000A7B61"/>
    <w:rsid w:val="000A7F69"/>
    <w:rsid w:val="000B3524"/>
    <w:rsid w:val="000B4ADD"/>
    <w:rsid w:val="000B5FE8"/>
    <w:rsid w:val="000B7FE6"/>
    <w:rsid w:val="000C25DA"/>
    <w:rsid w:val="000C3272"/>
    <w:rsid w:val="000C44EB"/>
    <w:rsid w:val="000C4FE3"/>
    <w:rsid w:val="000C67A7"/>
    <w:rsid w:val="000C691E"/>
    <w:rsid w:val="000C6D56"/>
    <w:rsid w:val="000C78A0"/>
    <w:rsid w:val="000D17A7"/>
    <w:rsid w:val="000D2738"/>
    <w:rsid w:val="000D43B3"/>
    <w:rsid w:val="000D490D"/>
    <w:rsid w:val="000D7D05"/>
    <w:rsid w:val="000D7D14"/>
    <w:rsid w:val="000E08EC"/>
    <w:rsid w:val="000E098C"/>
    <w:rsid w:val="000E0C92"/>
    <w:rsid w:val="000E1900"/>
    <w:rsid w:val="000E1D98"/>
    <w:rsid w:val="000E2A31"/>
    <w:rsid w:val="000E2C9B"/>
    <w:rsid w:val="000E6A27"/>
    <w:rsid w:val="000F022D"/>
    <w:rsid w:val="000F05C4"/>
    <w:rsid w:val="000F190A"/>
    <w:rsid w:val="000F1B10"/>
    <w:rsid w:val="000F2014"/>
    <w:rsid w:val="000F3F11"/>
    <w:rsid w:val="000F3F1D"/>
    <w:rsid w:val="000F66D1"/>
    <w:rsid w:val="000F78D7"/>
    <w:rsid w:val="00102335"/>
    <w:rsid w:val="001071A4"/>
    <w:rsid w:val="001076E4"/>
    <w:rsid w:val="00107796"/>
    <w:rsid w:val="00115195"/>
    <w:rsid w:val="00115AE5"/>
    <w:rsid w:val="0011752E"/>
    <w:rsid w:val="00122211"/>
    <w:rsid w:val="0012321B"/>
    <w:rsid w:val="0012492C"/>
    <w:rsid w:val="00130455"/>
    <w:rsid w:val="0013102F"/>
    <w:rsid w:val="00131F64"/>
    <w:rsid w:val="00132891"/>
    <w:rsid w:val="00132C03"/>
    <w:rsid w:val="0013314A"/>
    <w:rsid w:val="001335B5"/>
    <w:rsid w:val="001338A7"/>
    <w:rsid w:val="00134AF0"/>
    <w:rsid w:val="00136040"/>
    <w:rsid w:val="00136945"/>
    <w:rsid w:val="00137C0D"/>
    <w:rsid w:val="00141237"/>
    <w:rsid w:val="00141333"/>
    <w:rsid w:val="00142F74"/>
    <w:rsid w:val="00145DD5"/>
    <w:rsid w:val="001463D8"/>
    <w:rsid w:val="00146A93"/>
    <w:rsid w:val="0015083A"/>
    <w:rsid w:val="00150A3E"/>
    <w:rsid w:val="00151428"/>
    <w:rsid w:val="00152ADC"/>
    <w:rsid w:val="00152F30"/>
    <w:rsid w:val="001538B1"/>
    <w:rsid w:val="0015399D"/>
    <w:rsid w:val="0015449E"/>
    <w:rsid w:val="001548F3"/>
    <w:rsid w:val="00155392"/>
    <w:rsid w:val="00156D12"/>
    <w:rsid w:val="00157156"/>
    <w:rsid w:val="00163E03"/>
    <w:rsid w:val="00164B78"/>
    <w:rsid w:val="00165178"/>
    <w:rsid w:val="00170A95"/>
    <w:rsid w:val="00170AAA"/>
    <w:rsid w:val="00171AD1"/>
    <w:rsid w:val="001724A9"/>
    <w:rsid w:val="001742DA"/>
    <w:rsid w:val="001749B5"/>
    <w:rsid w:val="00175B34"/>
    <w:rsid w:val="00175FEA"/>
    <w:rsid w:val="001778EA"/>
    <w:rsid w:val="00184CC1"/>
    <w:rsid w:val="00184F43"/>
    <w:rsid w:val="00184FD4"/>
    <w:rsid w:val="00186D04"/>
    <w:rsid w:val="001916F3"/>
    <w:rsid w:val="00192FC5"/>
    <w:rsid w:val="001A0A6D"/>
    <w:rsid w:val="001A1460"/>
    <w:rsid w:val="001A3C90"/>
    <w:rsid w:val="001A4E06"/>
    <w:rsid w:val="001A60B2"/>
    <w:rsid w:val="001A74AA"/>
    <w:rsid w:val="001A7B5C"/>
    <w:rsid w:val="001A7F6E"/>
    <w:rsid w:val="001B18F8"/>
    <w:rsid w:val="001B1D7D"/>
    <w:rsid w:val="001B47E1"/>
    <w:rsid w:val="001B4951"/>
    <w:rsid w:val="001B577C"/>
    <w:rsid w:val="001B587C"/>
    <w:rsid w:val="001B6410"/>
    <w:rsid w:val="001B64AF"/>
    <w:rsid w:val="001B7A57"/>
    <w:rsid w:val="001C0354"/>
    <w:rsid w:val="001C1C1C"/>
    <w:rsid w:val="001C7472"/>
    <w:rsid w:val="001D0E80"/>
    <w:rsid w:val="001D5034"/>
    <w:rsid w:val="001D50C5"/>
    <w:rsid w:val="001D5ED5"/>
    <w:rsid w:val="001D676A"/>
    <w:rsid w:val="001E1FF3"/>
    <w:rsid w:val="001E32D2"/>
    <w:rsid w:val="001E330D"/>
    <w:rsid w:val="001E4DB5"/>
    <w:rsid w:val="001F0056"/>
    <w:rsid w:val="001F0737"/>
    <w:rsid w:val="001F397B"/>
    <w:rsid w:val="001F5E51"/>
    <w:rsid w:val="001F61DA"/>
    <w:rsid w:val="001F6EBE"/>
    <w:rsid w:val="001F7AC6"/>
    <w:rsid w:val="00200B0E"/>
    <w:rsid w:val="00200D04"/>
    <w:rsid w:val="00201BB6"/>
    <w:rsid w:val="00205FA7"/>
    <w:rsid w:val="00206595"/>
    <w:rsid w:val="002111A0"/>
    <w:rsid w:val="0021182F"/>
    <w:rsid w:val="00216201"/>
    <w:rsid w:val="00216979"/>
    <w:rsid w:val="00216ACD"/>
    <w:rsid w:val="0021779F"/>
    <w:rsid w:val="00220275"/>
    <w:rsid w:val="00223252"/>
    <w:rsid w:val="00226AB7"/>
    <w:rsid w:val="00230F3D"/>
    <w:rsid w:val="00234E1D"/>
    <w:rsid w:val="002368E0"/>
    <w:rsid w:val="00237157"/>
    <w:rsid w:val="00240C83"/>
    <w:rsid w:val="00240FA0"/>
    <w:rsid w:val="00241BF8"/>
    <w:rsid w:val="0024349C"/>
    <w:rsid w:val="00250EA1"/>
    <w:rsid w:val="00251C59"/>
    <w:rsid w:val="00255471"/>
    <w:rsid w:val="00255900"/>
    <w:rsid w:val="00255A8B"/>
    <w:rsid w:val="00255F4A"/>
    <w:rsid w:val="00256667"/>
    <w:rsid w:val="002568F9"/>
    <w:rsid w:val="0025789A"/>
    <w:rsid w:val="002578FD"/>
    <w:rsid w:val="00257BA9"/>
    <w:rsid w:val="002604A0"/>
    <w:rsid w:val="0026069D"/>
    <w:rsid w:val="002639B1"/>
    <w:rsid w:val="00264FDD"/>
    <w:rsid w:val="00266F48"/>
    <w:rsid w:val="0027073B"/>
    <w:rsid w:val="00271304"/>
    <w:rsid w:val="00273BB4"/>
    <w:rsid w:val="00276D49"/>
    <w:rsid w:val="00280E25"/>
    <w:rsid w:val="00281304"/>
    <w:rsid w:val="0028159A"/>
    <w:rsid w:val="002815D3"/>
    <w:rsid w:val="00282244"/>
    <w:rsid w:val="002879D7"/>
    <w:rsid w:val="00290650"/>
    <w:rsid w:val="00290980"/>
    <w:rsid w:val="00290C1F"/>
    <w:rsid w:val="00291288"/>
    <w:rsid w:val="00293689"/>
    <w:rsid w:val="00293F4F"/>
    <w:rsid w:val="002957B3"/>
    <w:rsid w:val="00296761"/>
    <w:rsid w:val="002A295B"/>
    <w:rsid w:val="002A4111"/>
    <w:rsid w:val="002B0A6D"/>
    <w:rsid w:val="002B12EE"/>
    <w:rsid w:val="002B1CC0"/>
    <w:rsid w:val="002B3850"/>
    <w:rsid w:val="002B57C6"/>
    <w:rsid w:val="002B6AEE"/>
    <w:rsid w:val="002C0AAF"/>
    <w:rsid w:val="002C165B"/>
    <w:rsid w:val="002C1CAB"/>
    <w:rsid w:val="002C3F21"/>
    <w:rsid w:val="002C652C"/>
    <w:rsid w:val="002D1068"/>
    <w:rsid w:val="002D181D"/>
    <w:rsid w:val="002D183E"/>
    <w:rsid w:val="002D2958"/>
    <w:rsid w:val="002D434B"/>
    <w:rsid w:val="002D492C"/>
    <w:rsid w:val="002D4C38"/>
    <w:rsid w:val="002D57E7"/>
    <w:rsid w:val="002D5923"/>
    <w:rsid w:val="002D5C49"/>
    <w:rsid w:val="002D65B3"/>
    <w:rsid w:val="002D706E"/>
    <w:rsid w:val="002D77AE"/>
    <w:rsid w:val="002E256B"/>
    <w:rsid w:val="002E2A8D"/>
    <w:rsid w:val="002E2E27"/>
    <w:rsid w:val="002E4503"/>
    <w:rsid w:val="002E4671"/>
    <w:rsid w:val="002E53FC"/>
    <w:rsid w:val="002E5EC5"/>
    <w:rsid w:val="002E78CF"/>
    <w:rsid w:val="002F38A3"/>
    <w:rsid w:val="002F3A81"/>
    <w:rsid w:val="002F5A8B"/>
    <w:rsid w:val="002F75FD"/>
    <w:rsid w:val="002F7BD1"/>
    <w:rsid w:val="003012EF"/>
    <w:rsid w:val="003014A3"/>
    <w:rsid w:val="0030213E"/>
    <w:rsid w:val="00305A39"/>
    <w:rsid w:val="00305ED2"/>
    <w:rsid w:val="00306E42"/>
    <w:rsid w:val="003074B0"/>
    <w:rsid w:val="00311788"/>
    <w:rsid w:val="00313F5C"/>
    <w:rsid w:val="0031417D"/>
    <w:rsid w:val="00315F85"/>
    <w:rsid w:val="00316875"/>
    <w:rsid w:val="00316D06"/>
    <w:rsid w:val="003204DC"/>
    <w:rsid w:val="0032405C"/>
    <w:rsid w:val="00324BF7"/>
    <w:rsid w:val="00325355"/>
    <w:rsid w:val="0032706A"/>
    <w:rsid w:val="003309E2"/>
    <w:rsid w:val="003331F8"/>
    <w:rsid w:val="00333846"/>
    <w:rsid w:val="00334D0E"/>
    <w:rsid w:val="00337202"/>
    <w:rsid w:val="003372A7"/>
    <w:rsid w:val="0033766D"/>
    <w:rsid w:val="00337697"/>
    <w:rsid w:val="00342112"/>
    <w:rsid w:val="0034272B"/>
    <w:rsid w:val="003444C3"/>
    <w:rsid w:val="00344B01"/>
    <w:rsid w:val="00344BCA"/>
    <w:rsid w:val="00345FA6"/>
    <w:rsid w:val="00347503"/>
    <w:rsid w:val="0034791A"/>
    <w:rsid w:val="00347EA2"/>
    <w:rsid w:val="00350B93"/>
    <w:rsid w:val="00350F6E"/>
    <w:rsid w:val="00352C3D"/>
    <w:rsid w:val="0035390F"/>
    <w:rsid w:val="003553B9"/>
    <w:rsid w:val="00356437"/>
    <w:rsid w:val="0035765B"/>
    <w:rsid w:val="0035765E"/>
    <w:rsid w:val="00357B57"/>
    <w:rsid w:val="003613C9"/>
    <w:rsid w:val="003618BD"/>
    <w:rsid w:val="003639C4"/>
    <w:rsid w:val="00364F80"/>
    <w:rsid w:val="003654E6"/>
    <w:rsid w:val="003657A9"/>
    <w:rsid w:val="00365A61"/>
    <w:rsid w:val="00370FA5"/>
    <w:rsid w:val="00371C0A"/>
    <w:rsid w:val="00372202"/>
    <w:rsid w:val="00372738"/>
    <w:rsid w:val="00373C50"/>
    <w:rsid w:val="0037527A"/>
    <w:rsid w:val="00375BFB"/>
    <w:rsid w:val="00376EA7"/>
    <w:rsid w:val="003824F7"/>
    <w:rsid w:val="00383043"/>
    <w:rsid w:val="00383110"/>
    <w:rsid w:val="00384376"/>
    <w:rsid w:val="0038563A"/>
    <w:rsid w:val="00385CBF"/>
    <w:rsid w:val="00391951"/>
    <w:rsid w:val="0039503C"/>
    <w:rsid w:val="00396678"/>
    <w:rsid w:val="003967B4"/>
    <w:rsid w:val="00397FB0"/>
    <w:rsid w:val="003A3616"/>
    <w:rsid w:val="003A5339"/>
    <w:rsid w:val="003A58DD"/>
    <w:rsid w:val="003B15AD"/>
    <w:rsid w:val="003B2359"/>
    <w:rsid w:val="003B2C30"/>
    <w:rsid w:val="003B3805"/>
    <w:rsid w:val="003B4A1B"/>
    <w:rsid w:val="003B5BD5"/>
    <w:rsid w:val="003B6F85"/>
    <w:rsid w:val="003B7D20"/>
    <w:rsid w:val="003C12C1"/>
    <w:rsid w:val="003C361F"/>
    <w:rsid w:val="003C4C11"/>
    <w:rsid w:val="003C638C"/>
    <w:rsid w:val="003C68BF"/>
    <w:rsid w:val="003C6C02"/>
    <w:rsid w:val="003C77D3"/>
    <w:rsid w:val="003C79DD"/>
    <w:rsid w:val="003D28C8"/>
    <w:rsid w:val="003D343B"/>
    <w:rsid w:val="003D3873"/>
    <w:rsid w:val="003D57B8"/>
    <w:rsid w:val="003D6672"/>
    <w:rsid w:val="003D6DB9"/>
    <w:rsid w:val="003E02B6"/>
    <w:rsid w:val="003E2ED8"/>
    <w:rsid w:val="003E5320"/>
    <w:rsid w:val="003E5719"/>
    <w:rsid w:val="003E5F50"/>
    <w:rsid w:val="003E628C"/>
    <w:rsid w:val="003F0EB5"/>
    <w:rsid w:val="003F2296"/>
    <w:rsid w:val="003F4EC9"/>
    <w:rsid w:val="003F5A8D"/>
    <w:rsid w:val="00402B44"/>
    <w:rsid w:val="00404D66"/>
    <w:rsid w:val="00404F57"/>
    <w:rsid w:val="00406E8E"/>
    <w:rsid w:val="0041000A"/>
    <w:rsid w:val="0041018D"/>
    <w:rsid w:val="00411486"/>
    <w:rsid w:val="0041397F"/>
    <w:rsid w:val="00414089"/>
    <w:rsid w:val="00416226"/>
    <w:rsid w:val="00424545"/>
    <w:rsid w:val="004250BC"/>
    <w:rsid w:val="00425BF5"/>
    <w:rsid w:val="004311BA"/>
    <w:rsid w:val="00431EDF"/>
    <w:rsid w:val="004331A8"/>
    <w:rsid w:val="00433A3A"/>
    <w:rsid w:val="00435D6C"/>
    <w:rsid w:val="004365DC"/>
    <w:rsid w:val="004401E5"/>
    <w:rsid w:val="004407D8"/>
    <w:rsid w:val="00441586"/>
    <w:rsid w:val="00442334"/>
    <w:rsid w:val="00445F08"/>
    <w:rsid w:val="004465D9"/>
    <w:rsid w:val="00446F15"/>
    <w:rsid w:val="00450610"/>
    <w:rsid w:val="00452561"/>
    <w:rsid w:val="004527AC"/>
    <w:rsid w:val="00452E44"/>
    <w:rsid w:val="00453806"/>
    <w:rsid w:val="00454712"/>
    <w:rsid w:val="00457522"/>
    <w:rsid w:val="004576B6"/>
    <w:rsid w:val="004577BA"/>
    <w:rsid w:val="00464E8B"/>
    <w:rsid w:val="004659D1"/>
    <w:rsid w:val="004669D7"/>
    <w:rsid w:val="00470FBE"/>
    <w:rsid w:val="00471F62"/>
    <w:rsid w:val="00472F8C"/>
    <w:rsid w:val="0047358A"/>
    <w:rsid w:val="00473B46"/>
    <w:rsid w:val="004743FA"/>
    <w:rsid w:val="00474CE0"/>
    <w:rsid w:val="00476F79"/>
    <w:rsid w:val="00477E20"/>
    <w:rsid w:val="00483782"/>
    <w:rsid w:val="004860DB"/>
    <w:rsid w:val="00491337"/>
    <w:rsid w:val="00491634"/>
    <w:rsid w:val="004917FE"/>
    <w:rsid w:val="004935B7"/>
    <w:rsid w:val="00493AEB"/>
    <w:rsid w:val="00494B93"/>
    <w:rsid w:val="00495370"/>
    <w:rsid w:val="00495BDC"/>
    <w:rsid w:val="004967E0"/>
    <w:rsid w:val="004973FC"/>
    <w:rsid w:val="004A0965"/>
    <w:rsid w:val="004A1464"/>
    <w:rsid w:val="004A383F"/>
    <w:rsid w:val="004A384B"/>
    <w:rsid w:val="004A49FD"/>
    <w:rsid w:val="004A65B7"/>
    <w:rsid w:val="004B044D"/>
    <w:rsid w:val="004B1A0F"/>
    <w:rsid w:val="004B278F"/>
    <w:rsid w:val="004B3C01"/>
    <w:rsid w:val="004B401D"/>
    <w:rsid w:val="004B44D9"/>
    <w:rsid w:val="004B4A8C"/>
    <w:rsid w:val="004B5E3E"/>
    <w:rsid w:val="004B6924"/>
    <w:rsid w:val="004C093C"/>
    <w:rsid w:val="004C244C"/>
    <w:rsid w:val="004C3733"/>
    <w:rsid w:val="004C3DFE"/>
    <w:rsid w:val="004C676B"/>
    <w:rsid w:val="004C7133"/>
    <w:rsid w:val="004C75AA"/>
    <w:rsid w:val="004C782C"/>
    <w:rsid w:val="004D12B6"/>
    <w:rsid w:val="004D12CF"/>
    <w:rsid w:val="004D22F0"/>
    <w:rsid w:val="004D3687"/>
    <w:rsid w:val="004D3DEE"/>
    <w:rsid w:val="004D584E"/>
    <w:rsid w:val="004D6BED"/>
    <w:rsid w:val="004D6D36"/>
    <w:rsid w:val="004D76AD"/>
    <w:rsid w:val="004E20B0"/>
    <w:rsid w:val="004E462F"/>
    <w:rsid w:val="004E721A"/>
    <w:rsid w:val="004F2016"/>
    <w:rsid w:val="004F3F9B"/>
    <w:rsid w:val="004F4D70"/>
    <w:rsid w:val="004F72F4"/>
    <w:rsid w:val="004F75E5"/>
    <w:rsid w:val="004F77D1"/>
    <w:rsid w:val="00500A22"/>
    <w:rsid w:val="00501A2F"/>
    <w:rsid w:val="0050292D"/>
    <w:rsid w:val="00505BC4"/>
    <w:rsid w:val="005073AC"/>
    <w:rsid w:val="00507699"/>
    <w:rsid w:val="0050793C"/>
    <w:rsid w:val="005079ED"/>
    <w:rsid w:val="00512853"/>
    <w:rsid w:val="00514CB3"/>
    <w:rsid w:val="00515F17"/>
    <w:rsid w:val="005212DC"/>
    <w:rsid w:val="0052134F"/>
    <w:rsid w:val="00522594"/>
    <w:rsid w:val="00523635"/>
    <w:rsid w:val="00523ED5"/>
    <w:rsid w:val="00525A13"/>
    <w:rsid w:val="00525ABF"/>
    <w:rsid w:val="00526E2B"/>
    <w:rsid w:val="00531EBF"/>
    <w:rsid w:val="00533EB1"/>
    <w:rsid w:val="00535BE6"/>
    <w:rsid w:val="0053624E"/>
    <w:rsid w:val="00537B10"/>
    <w:rsid w:val="00553770"/>
    <w:rsid w:val="005537B1"/>
    <w:rsid w:val="00554629"/>
    <w:rsid w:val="00554F17"/>
    <w:rsid w:val="0055588D"/>
    <w:rsid w:val="00555E88"/>
    <w:rsid w:val="0055726F"/>
    <w:rsid w:val="005612F4"/>
    <w:rsid w:val="0056267A"/>
    <w:rsid w:val="00562BAD"/>
    <w:rsid w:val="00562C2A"/>
    <w:rsid w:val="00564115"/>
    <w:rsid w:val="00564C24"/>
    <w:rsid w:val="00565BDE"/>
    <w:rsid w:val="005670C9"/>
    <w:rsid w:val="005739EA"/>
    <w:rsid w:val="005772C1"/>
    <w:rsid w:val="00584FB7"/>
    <w:rsid w:val="0058563B"/>
    <w:rsid w:val="00585747"/>
    <w:rsid w:val="0058781B"/>
    <w:rsid w:val="00587A0B"/>
    <w:rsid w:val="005907E3"/>
    <w:rsid w:val="00590F4E"/>
    <w:rsid w:val="00592CC0"/>
    <w:rsid w:val="00597401"/>
    <w:rsid w:val="005A03DC"/>
    <w:rsid w:val="005A3EA3"/>
    <w:rsid w:val="005A3FC0"/>
    <w:rsid w:val="005A59DA"/>
    <w:rsid w:val="005A5BA4"/>
    <w:rsid w:val="005A6184"/>
    <w:rsid w:val="005B002F"/>
    <w:rsid w:val="005B0484"/>
    <w:rsid w:val="005B5DEA"/>
    <w:rsid w:val="005B76B7"/>
    <w:rsid w:val="005C00A4"/>
    <w:rsid w:val="005C0180"/>
    <w:rsid w:val="005C08EB"/>
    <w:rsid w:val="005C3F26"/>
    <w:rsid w:val="005C5B68"/>
    <w:rsid w:val="005C5C92"/>
    <w:rsid w:val="005C5F86"/>
    <w:rsid w:val="005C73A5"/>
    <w:rsid w:val="005C7BE0"/>
    <w:rsid w:val="005D071B"/>
    <w:rsid w:val="005D0B7A"/>
    <w:rsid w:val="005D3853"/>
    <w:rsid w:val="005D632E"/>
    <w:rsid w:val="005D6B55"/>
    <w:rsid w:val="005D745E"/>
    <w:rsid w:val="005D779A"/>
    <w:rsid w:val="005E1DB1"/>
    <w:rsid w:val="005E3C5A"/>
    <w:rsid w:val="005E3DB0"/>
    <w:rsid w:val="005E4595"/>
    <w:rsid w:val="005E4681"/>
    <w:rsid w:val="005E6FAD"/>
    <w:rsid w:val="005E743E"/>
    <w:rsid w:val="005F030B"/>
    <w:rsid w:val="005F1F80"/>
    <w:rsid w:val="005F2C68"/>
    <w:rsid w:val="005F2C9B"/>
    <w:rsid w:val="005F306A"/>
    <w:rsid w:val="005F3B86"/>
    <w:rsid w:val="005F4721"/>
    <w:rsid w:val="005F73E1"/>
    <w:rsid w:val="00600107"/>
    <w:rsid w:val="006003C2"/>
    <w:rsid w:val="006010BE"/>
    <w:rsid w:val="00601B47"/>
    <w:rsid w:val="00602009"/>
    <w:rsid w:val="00602086"/>
    <w:rsid w:val="00602DBE"/>
    <w:rsid w:val="00603301"/>
    <w:rsid w:val="00605D45"/>
    <w:rsid w:val="00606DA0"/>
    <w:rsid w:val="006079E6"/>
    <w:rsid w:val="00607C67"/>
    <w:rsid w:val="00613945"/>
    <w:rsid w:val="00613AED"/>
    <w:rsid w:val="006141D3"/>
    <w:rsid w:val="00615C25"/>
    <w:rsid w:val="006167F9"/>
    <w:rsid w:val="00617F71"/>
    <w:rsid w:val="00617FE9"/>
    <w:rsid w:val="00622B42"/>
    <w:rsid w:val="00623871"/>
    <w:rsid w:val="00627203"/>
    <w:rsid w:val="00630759"/>
    <w:rsid w:val="00631850"/>
    <w:rsid w:val="006351C2"/>
    <w:rsid w:val="0063752A"/>
    <w:rsid w:val="00642C33"/>
    <w:rsid w:val="00642D36"/>
    <w:rsid w:val="00643337"/>
    <w:rsid w:val="00644C02"/>
    <w:rsid w:val="00645C56"/>
    <w:rsid w:val="00646576"/>
    <w:rsid w:val="0064716B"/>
    <w:rsid w:val="00652E99"/>
    <w:rsid w:val="0065604A"/>
    <w:rsid w:val="00663406"/>
    <w:rsid w:val="00664C2C"/>
    <w:rsid w:val="00665304"/>
    <w:rsid w:val="006662AA"/>
    <w:rsid w:val="00666785"/>
    <w:rsid w:val="00671D2A"/>
    <w:rsid w:val="00674E5B"/>
    <w:rsid w:val="0067659D"/>
    <w:rsid w:val="00676B6D"/>
    <w:rsid w:val="00677F40"/>
    <w:rsid w:val="00681872"/>
    <w:rsid w:val="00684D79"/>
    <w:rsid w:val="00690E5E"/>
    <w:rsid w:val="006913E9"/>
    <w:rsid w:val="00691970"/>
    <w:rsid w:val="00695BDE"/>
    <w:rsid w:val="00695EBE"/>
    <w:rsid w:val="00695F44"/>
    <w:rsid w:val="00697A3A"/>
    <w:rsid w:val="006A0DFE"/>
    <w:rsid w:val="006A1963"/>
    <w:rsid w:val="006A235F"/>
    <w:rsid w:val="006A2557"/>
    <w:rsid w:val="006A338B"/>
    <w:rsid w:val="006A4C5F"/>
    <w:rsid w:val="006A52AC"/>
    <w:rsid w:val="006B025E"/>
    <w:rsid w:val="006B1470"/>
    <w:rsid w:val="006B1D67"/>
    <w:rsid w:val="006B4C3E"/>
    <w:rsid w:val="006B4F9C"/>
    <w:rsid w:val="006B684C"/>
    <w:rsid w:val="006B7816"/>
    <w:rsid w:val="006B7B0A"/>
    <w:rsid w:val="006C0E0D"/>
    <w:rsid w:val="006C0ED5"/>
    <w:rsid w:val="006C213F"/>
    <w:rsid w:val="006C55E3"/>
    <w:rsid w:val="006D023D"/>
    <w:rsid w:val="006D0A12"/>
    <w:rsid w:val="006D13B8"/>
    <w:rsid w:val="006D5C79"/>
    <w:rsid w:val="006D5DB3"/>
    <w:rsid w:val="006E057E"/>
    <w:rsid w:val="006E0A8F"/>
    <w:rsid w:val="006E0F7B"/>
    <w:rsid w:val="006E1324"/>
    <w:rsid w:val="006E1ED2"/>
    <w:rsid w:val="006E201A"/>
    <w:rsid w:val="006E4974"/>
    <w:rsid w:val="006E56F5"/>
    <w:rsid w:val="006E7007"/>
    <w:rsid w:val="006E738D"/>
    <w:rsid w:val="006F0725"/>
    <w:rsid w:val="006F1537"/>
    <w:rsid w:val="006F1F87"/>
    <w:rsid w:val="006F24A1"/>
    <w:rsid w:val="006F2813"/>
    <w:rsid w:val="006F3212"/>
    <w:rsid w:val="006F7EDD"/>
    <w:rsid w:val="00703354"/>
    <w:rsid w:val="00705178"/>
    <w:rsid w:val="00706EE9"/>
    <w:rsid w:val="0071030F"/>
    <w:rsid w:val="00710AEA"/>
    <w:rsid w:val="007115A2"/>
    <w:rsid w:val="00711B0A"/>
    <w:rsid w:val="00711EE2"/>
    <w:rsid w:val="00713111"/>
    <w:rsid w:val="00713A5B"/>
    <w:rsid w:val="007146EC"/>
    <w:rsid w:val="00714D93"/>
    <w:rsid w:val="00715486"/>
    <w:rsid w:val="007161DA"/>
    <w:rsid w:val="00717201"/>
    <w:rsid w:val="00717D24"/>
    <w:rsid w:val="00720722"/>
    <w:rsid w:val="007216C6"/>
    <w:rsid w:val="00721BFD"/>
    <w:rsid w:val="007237ED"/>
    <w:rsid w:val="00724E43"/>
    <w:rsid w:val="007254C1"/>
    <w:rsid w:val="00732ABE"/>
    <w:rsid w:val="007334DD"/>
    <w:rsid w:val="0073369B"/>
    <w:rsid w:val="00733D9E"/>
    <w:rsid w:val="00735339"/>
    <w:rsid w:val="00737082"/>
    <w:rsid w:val="007407AB"/>
    <w:rsid w:val="00741E97"/>
    <w:rsid w:val="007466DC"/>
    <w:rsid w:val="00752E25"/>
    <w:rsid w:val="0075316F"/>
    <w:rsid w:val="00754202"/>
    <w:rsid w:val="007577A2"/>
    <w:rsid w:val="0076207C"/>
    <w:rsid w:val="00762285"/>
    <w:rsid w:val="007639B4"/>
    <w:rsid w:val="007645A3"/>
    <w:rsid w:val="00766A1E"/>
    <w:rsid w:val="00770032"/>
    <w:rsid w:val="00770BA5"/>
    <w:rsid w:val="00770C3F"/>
    <w:rsid w:val="00770CF0"/>
    <w:rsid w:val="0077108B"/>
    <w:rsid w:val="00771558"/>
    <w:rsid w:val="00772F05"/>
    <w:rsid w:val="00773DF8"/>
    <w:rsid w:val="00775B52"/>
    <w:rsid w:val="00777115"/>
    <w:rsid w:val="007811CC"/>
    <w:rsid w:val="007817E4"/>
    <w:rsid w:val="0078371C"/>
    <w:rsid w:val="00783DD5"/>
    <w:rsid w:val="0078466A"/>
    <w:rsid w:val="007847D9"/>
    <w:rsid w:val="00784B9B"/>
    <w:rsid w:val="007855D8"/>
    <w:rsid w:val="00785BF1"/>
    <w:rsid w:val="00785FB0"/>
    <w:rsid w:val="00786C0B"/>
    <w:rsid w:val="007900C6"/>
    <w:rsid w:val="00791894"/>
    <w:rsid w:val="00793BAC"/>
    <w:rsid w:val="007952CE"/>
    <w:rsid w:val="00795336"/>
    <w:rsid w:val="0079775C"/>
    <w:rsid w:val="00797BBF"/>
    <w:rsid w:val="007A1BB8"/>
    <w:rsid w:val="007A2A89"/>
    <w:rsid w:val="007A38D7"/>
    <w:rsid w:val="007A69BF"/>
    <w:rsid w:val="007B0709"/>
    <w:rsid w:val="007B2BA2"/>
    <w:rsid w:val="007B3488"/>
    <w:rsid w:val="007B41CF"/>
    <w:rsid w:val="007B5FB2"/>
    <w:rsid w:val="007C1BEE"/>
    <w:rsid w:val="007C4928"/>
    <w:rsid w:val="007C53A6"/>
    <w:rsid w:val="007C5A0E"/>
    <w:rsid w:val="007C66CA"/>
    <w:rsid w:val="007C6A74"/>
    <w:rsid w:val="007C7063"/>
    <w:rsid w:val="007D050B"/>
    <w:rsid w:val="007D2862"/>
    <w:rsid w:val="007D502C"/>
    <w:rsid w:val="007D52CB"/>
    <w:rsid w:val="007D5C67"/>
    <w:rsid w:val="007D66C5"/>
    <w:rsid w:val="007D6B04"/>
    <w:rsid w:val="007D780B"/>
    <w:rsid w:val="007E0082"/>
    <w:rsid w:val="007E1580"/>
    <w:rsid w:val="007E3C35"/>
    <w:rsid w:val="007E470C"/>
    <w:rsid w:val="007E5BCE"/>
    <w:rsid w:val="007E5C67"/>
    <w:rsid w:val="007E681D"/>
    <w:rsid w:val="007E7529"/>
    <w:rsid w:val="007F16FA"/>
    <w:rsid w:val="007F344F"/>
    <w:rsid w:val="007F3479"/>
    <w:rsid w:val="0080027B"/>
    <w:rsid w:val="00800795"/>
    <w:rsid w:val="00802CDA"/>
    <w:rsid w:val="00804AEA"/>
    <w:rsid w:val="00807E91"/>
    <w:rsid w:val="0081134F"/>
    <w:rsid w:val="008115BA"/>
    <w:rsid w:val="00812F26"/>
    <w:rsid w:val="00815079"/>
    <w:rsid w:val="00816691"/>
    <w:rsid w:val="00816983"/>
    <w:rsid w:val="008171C2"/>
    <w:rsid w:val="008175E1"/>
    <w:rsid w:val="00820D4C"/>
    <w:rsid w:val="00823DB9"/>
    <w:rsid w:val="00827C32"/>
    <w:rsid w:val="008331A9"/>
    <w:rsid w:val="00833532"/>
    <w:rsid w:val="008336FD"/>
    <w:rsid w:val="00836A43"/>
    <w:rsid w:val="00836C0B"/>
    <w:rsid w:val="00837FE9"/>
    <w:rsid w:val="0084159F"/>
    <w:rsid w:val="0084221E"/>
    <w:rsid w:val="008429AB"/>
    <w:rsid w:val="00851544"/>
    <w:rsid w:val="00851727"/>
    <w:rsid w:val="00853B13"/>
    <w:rsid w:val="00853F12"/>
    <w:rsid w:val="00854B35"/>
    <w:rsid w:val="00855548"/>
    <w:rsid w:val="00855B66"/>
    <w:rsid w:val="008560DE"/>
    <w:rsid w:val="008572DE"/>
    <w:rsid w:val="00860325"/>
    <w:rsid w:val="00860522"/>
    <w:rsid w:val="00861428"/>
    <w:rsid w:val="00861546"/>
    <w:rsid w:val="00861640"/>
    <w:rsid w:val="00862DD3"/>
    <w:rsid w:val="00863259"/>
    <w:rsid w:val="008647C6"/>
    <w:rsid w:val="0086733E"/>
    <w:rsid w:val="00872367"/>
    <w:rsid w:val="00872A17"/>
    <w:rsid w:val="008741B7"/>
    <w:rsid w:val="008745FD"/>
    <w:rsid w:val="00880163"/>
    <w:rsid w:val="008807E4"/>
    <w:rsid w:val="008810E1"/>
    <w:rsid w:val="00883057"/>
    <w:rsid w:val="00883874"/>
    <w:rsid w:val="008838E7"/>
    <w:rsid w:val="00884F45"/>
    <w:rsid w:val="0088613B"/>
    <w:rsid w:val="0088628B"/>
    <w:rsid w:val="008865F9"/>
    <w:rsid w:val="00886C81"/>
    <w:rsid w:val="00887AAD"/>
    <w:rsid w:val="00887B7F"/>
    <w:rsid w:val="00891ABF"/>
    <w:rsid w:val="008927D3"/>
    <w:rsid w:val="00893215"/>
    <w:rsid w:val="00893F2B"/>
    <w:rsid w:val="008959D9"/>
    <w:rsid w:val="008A0268"/>
    <w:rsid w:val="008A33F8"/>
    <w:rsid w:val="008A3750"/>
    <w:rsid w:val="008A3F9A"/>
    <w:rsid w:val="008A465D"/>
    <w:rsid w:val="008A4BC7"/>
    <w:rsid w:val="008A6473"/>
    <w:rsid w:val="008A6B12"/>
    <w:rsid w:val="008A7F6B"/>
    <w:rsid w:val="008B170F"/>
    <w:rsid w:val="008B172E"/>
    <w:rsid w:val="008B4B6C"/>
    <w:rsid w:val="008B4D60"/>
    <w:rsid w:val="008B5192"/>
    <w:rsid w:val="008B6014"/>
    <w:rsid w:val="008B73A3"/>
    <w:rsid w:val="008B7596"/>
    <w:rsid w:val="008C219D"/>
    <w:rsid w:val="008C519A"/>
    <w:rsid w:val="008C51A8"/>
    <w:rsid w:val="008C7C67"/>
    <w:rsid w:val="008D0507"/>
    <w:rsid w:val="008D24F5"/>
    <w:rsid w:val="008D299F"/>
    <w:rsid w:val="008D2EC0"/>
    <w:rsid w:val="008D3B8B"/>
    <w:rsid w:val="008E0138"/>
    <w:rsid w:val="008E0C74"/>
    <w:rsid w:val="008E132C"/>
    <w:rsid w:val="008E25B2"/>
    <w:rsid w:val="008E353B"/>
    <w:rsid w:val="008F0764"/>
    <w:rsid w:val="008F0CC9"/>
    <w:rsid w:val="008F45DD"/>
    <w:rsid w:val="008F5370"/>
    <w:rsid w:val="008F6296"/>
    <w:rsid w:val="009001D5"/>
    <w:rsid w:val="009058AF"/>
    <w:rsid w:val="00907DE1"/>
    <w:rsid w:val="009102DD"/>
    <w:rsid w:val="00915E1D"/>
    <w:rsid w:val="00920F87"/>
    <w:rsid w:val="00921364"/>
    <w:rsid w:val="0092206F"/>
    <w:rsid w:val="00922108"/>
    <w:rsid w:val="00925425"/>
    <w:rsid w:val="0092765C"/>
    <w:rsid w:val="00934C12"/>
    <w:rsid w:val="009351FF"/>
    <w:rsid w:val="0093657E"/>
    <w:rsid w:val="00937A03"/>
    <w:rsid w:val="00940E8D"/>
    <w:rsid w:val="00944AB1"/>
    <w:rsid w:val="00947FAC"/>
    <w:rsid w:val="00951457"/>
    <w:rsid w:val="009524D0"/>
    <w:rsid w:val="009534E5"/>
    <w:rsid w:val="009541C3"/>
    <w:rsid w:val="00954E14"/>
    <w:rsid w:val="00956F14"/>
    <w:rsid w:val="0096027D"/>
    <w:rsid w:val="009607D9"/>
    <w:rsid w:val="00961465"/>
    <w:rsid w:val="009616BC"/>
    <w:rsid w:val="00961FFB"/>
    <w:rsid w:val="009624D2"/>
    <w:rsid w:val="009624F1"/>
    <w:rsid w:val="00963337"/>
    <w:rsid w:val="009638DD"/>
    <w:rsid w:val="00963CDC"/>
    <w:rsid w:val="00970381"/>
    <w:rsid w:val="0097040F"/>
    <w:rsid w:val="00970775"/>
    <w:rsid w:val="00970B35"/>
    <w:rsid w:val="00973E3C"/>
    <w:rsid w:val="0097595A"/>
    <w:rsid w:val="00976495"/>
    <w:rsid w:val="00977EB7"/>
    <w:rsid w:val="00982CB9"/>
    <w:rsid w:val="00982EBC"/>
    <w:rsid w:val="009835E5"/>
    <w:rsid w:val="009876B0"/>
    <w:rsid w:val="00990AFE"/>
    <w:rsid w:val="00992279"/>
    <w:rsid w:val="00994021"/>
    <w:rsid w:val="0099544D"/>
    <w:rsid w:val="009963AC"/>
    <w:rsid w:val="00997CA3"/>
    <w:rsid w:val="00997D89"/>
    <w:rsid w:val="009A0EE2"/>
    <w:rsid w:val="009A3039"/>
    <w:rsid w:val="009A533D"/>
    <w:rsid w:val="009A55C6"/>
    <w:rsid w:val="009A6512"/>
    <w:rsid w:val="009A7606"/>
    <w:rsid w:val="009B08F7"/>
    <w:rsid w:val="009B1718"/>
    <w:rsid w:val="009B1E48"/>
    <w:rsid w:val="009B2D6C"/>
    <w:rsid w:val="009B4388"/>
    <w:rsid w:val="009B448C"/>
    <w:rsid w:val="009B70A7"/>
    <w:rsid w:val="009B7EED"/>
    <w:rsid w:val="009C0962"/>
    <w:rsid w:val="009C1C6E"/>
    <w:rsid w:val="009C2CA5"/>
    <w:rsid w:val="009C33F7"/>
    <w:rsid w:val="009C4A9A"/>
    <w:rsid w:val="009C6DFE"/>
    <w:rsid w:val="009D1A5A"/>
    <w:rsid w:val="009D26B7"/>
    <w:rsid w:val="009D3F99"/>
    <w:rsid w:val="009D601C"/>
    <w:rsid w:val="009D7F2D"/>
    <w:rsid w:val="009E2994"/>
    <w:rsid w:val="009E324A"/>
    <w:rsid w:val="009E36DD"/>
    <w:rsid w:val="009E3C4F"/>
    <w:rsid w:val="009E5DF3"/>
    <w:rsid w:val="009F0C73"/>
    <w:rsid w:val="009F1648"/>
    <w:rsid w:val="009F4495"/>
    <w:rsid w:val="009F4947"/>
    <w:rsid w:val="009F5238"/>
    <w:rsid w:val="009F5B8E"/>
    <w:rsid w:val="00A003AE"/>
    <w:rsid w:val="00A0232F"/>
    <w:rsid w:val="00A02E67"/>
    <w:rsid w:val="00A03FE9"/>
    <w:rsid w:val="00A04141"/>
    <w:rsid w:val="00A047E1"/>
    <w:rsid w:val="00A0536E"/>
    <w:rsid w:val="00A1135E"/>
    <w:rsid w:val="00A14A06"/>
    <w:rsid w:val="00A15B64"/>
    <w:rsid w:val="00A17891"/>
    <w:rsid w:val="00A21E1A"/>
    <w:rsid w:val="00A22A98"/>
    <w:rsid w:val="00A23488"/>
    <w:rsid w:val="00A26601"/>
    <w:rsid w:val="00A30D09"/>
    <w:rsid w:val="00A31677"/>
    <w:rsid w:val="00A3399F"/>
    <w:rsid w:val="00A34977"/>
    <w:rsid w:val="00A354AF"/>
    <w:rsid w:val="00A36DC1"/>
    <w:rsid w:val="00A40415"/>
    <w:rsid w:val="00A40C9E"/>
    <w:rsid w:val="00A4394A"/>
    <w:rsid w:val="00A441A2"/>
    <w:rsid w:val="00A44DDA"/>
    <w:rsid w:val="00A44F1F"/>
    <w:rsid w:val="00A46960"/>
    <w:rsid w:val="00A4703E"/>
    <w:rsid w:val="00A4732A"/>
    <w:rsid w:val="00A47783"/>
    <w:rsid w:val="00A478CF"/>
    <w:rsid w:val="00A5056B"/>
    <w:rsid w:val="00A5399F"/>
    <w:rsid w:val="00A56A11"/>
    <w:rsid w:val="00A57FE9"/>
    <w:rsid w:val="00A602A1"/>
    <w:rsid w:val="00A61304"/>
    <w:rsid w:val="00A627C2"/>
    <w:rsid w:val="00A62C9C"/>
    <w:rsid w:val="00A6405D"/>
    <w:rsid w:val="00A640E1"/>
    <w:rsid w:val="00A64D8C"/>
    <w:rsid w:val="00A65FDF"/>
    <w:rsid w:val="00A7079D"/>
    <w:rsid w:val="00A723A5"/>
    <w:rsid w:val="00A72628"/>
    <w:rsid w:val="00A74F89"/>
    <w:rsid w:val="00A75F50"/>
    <w:rsid w:val="00A8003F"/>
    <w:rsid w:val="00A8014A"/>
    <w:rsid w:val="00A82649"/>
    <w:rsid w:val="00A82E6D"/>
    <w:rsid w:val="00A82F72"/>
    <w:rsid w:val="00A8371D"/>
    <w:rsid w:val="00A83AD7"/>
    <w:rsid w:val="00A871FF"/>
    <w:rsid w:val="00A90F5A"/>
    <w:rsid w:val="00A93E3F"/>
    <w:rsid w:val="00A94157"/>
    <w:rsid w:val="00A96645"/>
    <w:rsid w:val="00AA2064"/>
    <w:rsid w:val="00AA2DB3"/>
    <w:rsid w:val="00AA39F9"/>
    <w:rsid w:val="00AA3EB9"/>
    <w:rsid w:val="00AA4908"/>
    <w:rsid w:val="00AA5E68"/>
    <w:rsid w:val="00AA6231"/>
    <w:rsid w:val="00AA6936"/>
    <w:rsid w:val="00AA7DCA"/>
    <w:rsid w:val="00AA7FC6"/>
    <w:rsid w:val="00AB3B44"/>
    <w:rsid w:val="00AB4A5A"/>
    <w:rsid w:val="00AB4E0B"/>
    <w:rsid w:val="00AB5176"/>
    <w:rsid w:val="00AB772D"/>
    <w:rsid w:val="00AC36AF"/>
    <w:rsid w:val="00AC43F4"/>
    <w:rsid w:val="00AC44CA"/>
    <w:rsid w:val="00AC5564"/>
    <w:rsid w:val="00AC6F2C"/>
    <w:rsid w:val="00AC7776"/>
    <w:rsid w:val="00AC7901"/>
    <w:rsid w:val="00AD1DA3"/>
    <w:rsid w:val="00AD4364"/>
    <w:rsid w:val="00AD4DEB"/>
    <w:rsid w:val="00AD695C"/>
    <w:rsid w:val="00AD6BA0"/>
    <w:rsid w:val="00AE0D39"/>
    <w:rsid w:val="00AE0DDB"/>
    <w:rsid w:val="00AE1347"/>
    <w:rsid w:val="00AE58DF"/>
    <w:rsid w:val="00AE6ACD"/>
    <w:rsid w:val="00AE724D"/>
    <w:rsid w:val="00AF14CF"/>
    <w:rsid w:val="00AF1E72"/>
    <w:rsid w:val="00AF2B80"/>
    <w:rsid w:val="00AF3421"/>
    <w:rsid w:val="00AF44DA"/>
    <w:rsid w:val="00AF452D"/>
    <w:rsid w:val="00AF52A4"/>
    <w:rsid w:val="00AF5A95"/>
    <w:rsid w:val="00AF7C8B"/>
    <w:rsid w:val="00B02593"/>
    <w:rsid w:val="00B03864"/>
    <w:rsid w:val="00B078ED"/>
    <w:rsid w:val="00B07BDC"/>
    <w:rsid w:val="00B12CF8"/>
    <w:rsid w:val="00B13040"/>
    <w:rsid w:val="00B13B2F"/>
    <w:rsid w:val="00B14C26"/>
    <w:rsid w:val="00B15C58"/>
    <w:rsid w:val="00B20EBE"/>
    <w:rsid w:val="00B2204A"/>
    <w:rsid w:val="00B23237"/>
    <w:rsid w:val="00B23276"/>
    <w:rsid w:val="00B23661"/>
    <w:rsid w:val="00B244C8"/>
    <w:rsid w:val="00B24889"/>
    <w:rsid w:val="00B24CC2"/>
    <w:rsid w:val="00B25342"/>
    <w:rsid w:val="00B26153"/>
    <w:rsid w:val="00B26695"/>
    <w:rsid w:val="00B30C94"/>
    <w:rsid w:val="00B311A0"/>
    <w:rsid w:val="00B31266"/>
    <w:rsid w:val="00B31B8C"/>
    <w:rsid w:val="00B31E00"/>
    <w:rsid w:val="00B323D9"/>
    <w:rsid w:val="00B32B07"/>
    <w:rsid w:val="00B33174"/>
    <w:rsid w:val="00B33A07"/>
    <w:rsid w:val="00B33B22"/>
    <w:rsid w:val="00B42285"/>
    <w:rsid w:val="00B42C72"/>
    <w:rsid w:val="00B43D12"/>
    <w:rsid w:val="00B44272"/>
    <w:rsid w:val="00B4438A"/>
    <w:rsid w:val="00B45E38"/>
    <w:rsid w:val="00B46BE3"/>
    <w:rsid w:val="00B46E28"/>
    <w:rsid w:val="00B47DDE"/>
    <w:rsid w:val="00B5109E"/>
    <w:rsid w:val="00B5139F"/>
    <w:rsid w:val="00B52454"/>
    <w:rsid w:val="00B52870"/>
    <w:rsid w:val="00B53897"/>
    <w:rsid w:val="00B54E1C"/>
    <w:rsid w:val="00B562B7"/>
    <w:rsid w:val="00B570D7"/>
    <w:rsid w:val="00B62A02"/>
    <w:rsid w:val="00B66883"/>
    <w:rsid w:val="00B67524"/>
    <w:rsid w:val="00B6764F"/>
    <w:rsid w:val="00B67A5E"/>
    <w:rsid w:val="00B71396"/>
    <w:rsid w:val="00B71D0B"/>
    <w:rsid w:val="00B72DAE"/>
    <w:rsid w:val="00B75950"/>
    <w:rsid w:val="00B769E9"/>
    <w:rsid w:val="00B82A42"/>
    <w:rsid w:val="00B82AF3"/>
    <w:rsid w:val="00B8577B"/>
    <w:rsid w:val="00B87B6B"/>
    <w:rsid w:val="00B9432B"/>
    <w:rsid w:val="00B94B14"/>
    <w:rsid w:val="00B96ACB"/>
    <w:rsid w:val="00B978F0"/>
    <w:rsid w:val="00B97A6D"/>
    <w:rsid w:val="00B97F3E"/>
    <w:rsid w:val="00BA285A"/>
    <w:rsid w:val="00BA350C"/>
    <w:rsid w:val="00BA3612"/>
    <w:rsid w:val="00BA3CE9"/>
    <w:rsid w:val="00BA4F00"/>
    <w:rsid w:val="00BA59AC"/>
    <w:rsid w:val="00BA6823"/>
    <w:rsid w:val="00BA6AA0"/>
    <w:rsid w:val="00BB13BA"/>
    <w:rsid w:val="00BB3120"/>
    <w:rsid w:val="00BB52CE"/>
    <w:rsid w:val="00BB56B7"/>
    <w:rsid w:val="00BB68F7"/>
    <w:rsid w:val="00BB75D4"/>
    <w:rsid w:val="00BC08CE"/>
    <w:rsid w:val="00BC17DF"/>
    <w:rsid w:val="00BC1989"/>
    <w:rsid w:val="00BC26F6"/>
    <w:rsid w:val="00BC4FBD"/>
    <w:rsid w:val="00BC4FE4"/>
    <w:rsid w:val="00BC56E8"/>
    <w:rsid w:val="00BC6CD5"/>
    <w:rsid w:val="00BD0B43"/>
    <w:rsid w:val="00BD2D45"/>
    <w:rsid w:val="00BD7699"/>
    <w:rsid w:val="00BD7725"/>
    <w:rsid w:val="00BD7D0F"/>
    <w:rsid w:val="00BE04BE"/>
    <w:rsid w:val="00BE1958"/>
    <w:rsid w:val="00BE32BC"/>
    <w:rsid w:val="00BE3554"/>
    <w:rsid w:val="00BE6CAB"/>
    <w:rsid w:val="00BE7635"/>
    <w:rsid w:val="00BF0835"/>
    <w:rsid w:val="00BF0A98"/>
    <w:rsid w:val="00BF198B"/>
    <w:rsid w:val="00BF26D2"/>
    <w:rsid w:val="00BF373D"/>
    <w:rsid w:val="00BF5644"/>
    <w:rsid w:val="00BF76A7"/>
    <w:rsid w:val="00C00167"/>
    <w:rsid w:val="00C00F10"/>
    <w:rsid w:val="00C026FC"/>
    <w:rsid w:val="00C05A28"/>
    <w:rsid w:val="00C0751C"/>
    <w:rsid w:val="00C10FE8"/>
    <w:rsid w:val="00C15FCC"/>
    <w:rsid w:val="00C178C3"/>
    <w:rsid w:val="00C17F25"/>
    <w:rsid w:val="00C20998"/>
    <w:rsid w:val="00C20A04"/>
    <w:rsid w:val="00C20A2A"/>
    <w:rsid w:val="00C2218A"/>
    <w:rsid w:val="00C2423E"/>
    <w:rsid w:val="00C244F6"/>
    <w:rsid w:val="00C304ED"/>
    <w:rsid w:val="00C31458"/>
    <w:rsid w:val="00C31B30"/>
    <w:rsid w:val="00C3342B"/>
    <w:rsid w:val="00C348AD"/>
    <w:rsid w:val="00C3666C"/>
    <w:rsid w:val="00C366C1"/>
    <w:rsid w:val="00C36821"/>
    <w:rsid w:val="00C37A04"/>
    <w:rsid w:val="00C41760"/>
    <w:rsid w:val="00C41C53"/>
    <w:rsid w:val="00C4266A"/>
    <w:rsid w:val="00C43D29"/>
    <w:rsid w:val="00C451B2"/>
    <w:rsid w:val="00C50195"/>
    <w:rsid w:val="00C503C1"/>
    <w:rsid w:val="00C524EC"/>
    <w:rsid w:val="00C53681"/>
    <w:rsid w:val="00C538DB"/>
    <w:rsid w:val="00C53B55"/>
    <w:rsid w:val="00C5457B"/>
    <w:rsid w:val="00C54F0B"/>
    <w:rsid w:val="00C563AF"/>
    <w:rsid w:val="00C57C36"/>
    <w:rsid w:val="00C612D2"/>
    <w:rsid w:val="00C62503"/>
    <w:rsid w:val="00C6296B"/>
    <w:rsid w:val="00C62FF2"/>
    <w:rsid w:val="00C6306E"/>
    <w:rsid w:val="00C632B6"/>
    <w:rsid w:val="00C63720"/>
    <w:rsid w:val="00C63FFC"/>
    <w:rsid w:val="00C65287"/>
    <w:rsid w:val="00C707FB"/>
    <w:rsid w:val="00C73149"/>
    <w:rsid w:val="00C74317"/>
    <w:rsid w:val="00C747A0"/>
    <w:rsid w:val="00C77B3D"/>
    <w:rsid w:val="00C846A4"/>
    <w:rsid w:val="00C87BFD"/>
    <w:rsid w:val="00C9112D"/>
    <w:rsid w:val="00C91987"/>
    <w:rsid w:val="00C93FDB"/>
    <w:rsid w:val="00C97D02"/>
    <w:rsid w:val="00CA274B"/>
    <w:rsid w:val="00CA411E"/>
    <w:rsid w:val="00CA4A3F"/>
    <w:rsid w:val="00CA5089"/>
    <w:rsid w:val="00CB1455"/>
    <w:rsid w:val="00CB349C"/>
    <w:rsid w:val="00CB5125"/>
    <w:rsid w:val="00CB6206"/>
    <w:rsid w:val="00CC0828"/>
    <w:rsid w:val="00CC08CD"/>
    <w:rsid w:val="00CC09DF"/>
    <w:rsid w:val="00CC107B"/>
    <w:rsid w:val="00CC3C93"/>
    <w:rsid w:val="00CC56BD"/>
    <w:rsid w:val="00CC5C37"/>
    <w:rsid w:val="00CC676E"/>
    <w:rsid w:val="00CC734D"/>
    <w:rsid w:val="00CC7FE9"/>
    <w:rsid w:val="00CD2B59"/>
    <w:rsid w:val="00CD2D47"/>
    <w:rsid w:val="00CD3C5B"/>
    <w:rsid w:val="00CD4293"/>
    <w:rsid w:val="00CD4F2E"/>
    <w:rsid w:val="00CD5BCA"/>
    <w:rsid w:val="00CD6129"/>
    <w:rsid w:val="00CE28B3"/>
    <w:rsid w:val="00CE2B76"/>
    <w:rsid w:val="00CE2D1B"/>
    <w:rsid w:val="00CE3CDF"/>
    <w:rsid w:val="00CE7324"/>
    <w:rsid w:val="00CF3065"/>
    <w:rsid w:val="00CF501F"/>
    <w:rsid w:val="00D021B1"/>
    <w:rsid w:val="00D042B4"/>
    <w:rsid w:val="00D042E3"/>
    <w:rsid w:val="00D045F0"/>
    <w:rsid w:val="00D07EE3"/>
    <w:rsid w:val="00D10A0A"/>
    <w:rsid w:val="00D10E3F"/>
    <w:rsid w:val="00D11C52"/>
    <w:rsid w:val="00D122BF"/>
    <w:rsid w:val="00D12512"/>
    <w:rsid w:val="00D1533F"/>
    <w:rsid w:val="00D15F25"/>
    <w:rsid w:val="00D174B4"/>
    <w:rsid w:val="00D21F47"/>
    <w:rsid w:val="00D220FA"/>
    <w:rsid w:val="00D2292A"/>
    <w:rsid w:val="00D24C89"/>
    <w:rsid w:val="00D25273"/>
    <w:rsid w:val="00D25287"/>
    <w:rsid w:val="00D25ECC"/>
    <w:rsid w:val="00D268D0"/>
    <w:rsid w:val="00D31C1B"/>
    <w:rsid w:val="00D32334"/>
    <w:rsid w:val="00D341DF"/>
    <w:rsid w:val="00D37120"/>
    <w:rsid w:val="00D37C4D"/>
    <w:rsid w:val="00D37F02"/>
    <w:rsid w:val="00D37F8F"/>
    <w:rsid w:val="00D41103"/>
    <w:rsid w:val="00D41C08"/>
    <w:rsid w:val="00D44B9A"/>
    <w:rsid w:val="00D454EC"/>
    <w:rsid w:val="00D45FA3"/>
    <w:rsid w:val="00D50E89"/>
    <w:rsid w:val="00D51CA7"/>
    <w:rsid w:val="00D523F3"/>
    <w:rsid w:val="00D56DE3"/>
    <w:rsid w:val="00D605C1"/>
    <w:rsid w:val="00D608F9"/>
    <w:rsid w:val="00D61964"/>
    <w:rsid w:val="00D64187"/>
    <w:rsid w:val="00D64235"/>
    <w:rsid w:val="00D65724"/>
    <w:rsid w:val="00D71F8D"/>
    <w:rsid w:val="00D7375D"/>
    <w:rsid w:val="00D73C01"/>
    <w:rsid w:val="00D745B7"/>
    <w:rsid w:val="00D82058"/>
    <w:rsid w:val="00D821D2"/>
    <w:rsid w:val="00D843FD"/>
    <w:rsid w:val="00D850F0"/>
    <w:rsid w:val="00D8527C"/>
    <w:rsid w:val="00D85C61"/>
    <w:rsid w:val="00D87136"/>
    <w:rsid w:val="00D87A2A"/>
    <w:rsid w:val="00D90443"/>
    <w:rsid w:val="00D90DF6"/>
    <w:rsid w:val="00D93070"/>
    <w:rsid w:val="00D964CD"/>
    <w:rsid w:val="00D977C8"/>
    <w:rsid w:val="00D97996"/>
    <w:rsid w:val="00DA1045"/>
    <w:rsid w:val="00DA17F0"/>
    <w:rsid w:val="00DA1A97"/>
    <w:rsid w:val="00DA3039"/>
    <w:rsid w:val="00DA6277"/>
    <w:rsid w:val="00DA6810"/>
    <w:rsid w:val="00DA6F15"/>
    <w:rsid w:val="00DB2D3F"/>
    <w:rsid w:val="00DB461A"/>
    <w:rsid w:val="00DB5A2D"/>
    <w:rsid w:val="00DB6C6F"/>
    <w:rsid w:val="00DB6F7B"/>
    <w:rsid w:val="00DC0F8A"/>
    <w:rsid w:val="00DC1474"/>
    <w:rsid w:val="00DC1A24"/>
    <w:rsid w:val="00DC2952"/>
    <w:rsid w:val="00DC3023"/>
    <w:rsid w:val="00DC693B"/>
    <w:rsid w:val="00DC70B7"/>
    <w:rsid w:val="00DC7E70"/>
    <w:rsid w:val="00DD03E3"/>
    <w:rsid w:val="00DD1110"/>
    <w:rsid w:val="00DD170A"/>
    <w:rsid w:val="00DD297D"/>
    <w:rsid w:val="00DD5310"/>
    <w:rsid w:val="00DD59FB"/>
    <w:rsid w:val="00DD78CD"/>
    <w:rsid w:val="00DE042B"/>
    <w:rsid w:val="00DE3B1E"/>
    <w:rsid w:val="00DE6734"/>
    <w:rsid w:val="00DF1D2D"/>
    <w:rsid w:val="00DF2E56"/>
    <w:rsid w:val="00DF440B"/>
    <w:rsid w:val="00DF7E6F"/>
    <w:rsid w:val="00E043A2"/>
    <w:rsid w:val="00E06850"/>
    <w:rsid w:val="00E07046"/>
    <w:rsid w:val="00E11416"/>
    <w:rsid w:val="00E11A5E"/>
    <w:rsid w:val="00E1541A"/>
    <w:rsid w:val="00E15F4E"/>
    <w:rsid w:val="00E1749F"/>
    <w:rsid w:val="00E1780D"/>
    <w:rsid w:val="00E204F5"/>
    <w:rsid w:val="00E20B9F"/>
    <w:rsid w:val="00E21EB7"/>
    <w:rsid w:val="00E22101"/>
    <w:rsid w:val="00E22274"/>
    <w:rsid w:val="00E2231D"/>
    <w:rsid w:val="00E22D16"/>
    <w:rsid w:val="00E23234"/>
    <w:rsid w:val="00E2555D"/>
    <w:rsid w:val="00E31967"/>
    <w:rsid w:val="00E32E14"/>
    <w:rsid w:val="00E32F7D"/>
    <w:rsid w:val="00E33690"/>
    <w:rsid w:val="00E3381B"/>
    <w:rsid w:val="00E3685A"/>
    <w:rsid w:val="00E3696F"/>
    <w:rsid w:val="00E376B2"/>
    <w:rsid w:val="00E37C92"/>
    <w:rsid w:val="00E41666"/>
    <w:rsid w:val="00E41C5B"/>
    <w:rsid w:val="00E42AD0"/>
    <w:rsid w:val="00E43A85"/>
    <w:rsid w:val="00E5126C"/>
    <w:rsid w:val="00E52B2B"/>
    <w:rsid w:val="00E52B8F"/>
    <w:rsid w:val="00E52D8E"/>
    <w:rsid w:val="00E53B18"/>
    <w:rsid w:val="00E53D0C"/>
    <w:rsid w:val="00E55417"/>
    <w:rsid w:val="00E57069"/>
    <w:rsid w:val="00E60872"/>
    <w:rsid w:val="00E649D4"/>
    <w:rsid w:val="00E65A21"/>
    <w:rsid w:val="00E66C57"/>
    <w:rsid w:val="00E70BE3"/>
    <w:rsid w:val="00E71ACE"/>
    <w:rsid w:val="00E71D6F"/>
    <w:rsid w:val="00E72B12"/>
    <w:rsid w:val="00E75DA3"/>
    <w:rsid w:val="00E77B1E"/>
    <w:rsid w:val="00E80E19"/>
    <w:rsid w:val="00E823DD"/>
    <w:rsid w:val="00E84115"/>
    <w:rsid w:val="00E84795"/>
    <w:rsid w:val="00E84D49"/>
    <w:rsid w:val="00E8503E"/>
    <w:rsid w:val="00E853CD"/>
    <w:rsid w:val="00E85567"/>
    <w:rsid w:val="00E91A6C"/>
    <w:rsid w:val="00E91CFB"/>
    <w:rsid w:val="00E927B1"/>
    <w:rsid w:val="00E92FE0"/>
    <w:rsid w:val="00E939AB"/>
    <w:rsid w:val="00E9422E"/>
    <w:rsid w:val="00E97721"/>
    <w:rsid w:val="00EA01A6"/>
    <w:rsid w:val="00EA1227"/>
    <w:rsid w:val="00EA4155"/>
    <w:rsid w:val="00EA4BEB"/>
    <w:rsid w:val="00EA58C3"/>
    <w:rsid w:val="00EA60A7"/>
    <w:rsid w:val="00EA6994"/>
    <w:rsid w:val="00EB0588"/>
    <w:rsid w:val="00EB0B51"/>
    <w:rsid w:val="00EB1E1F"/>
    <w:rsid w:val="00EB24F8"/>
    <w:rsid w:val="00EB2CD6"/>
    <w:rsid w:val="00EB3FB8"/>
    <w:rsid w:val="00EB6BEF"/>
    <w:rsid w:val="00EB7A5A"/>
    <w:rsid w:val="00EC11E2"/>
    <w:rsid w:val="00EC18A8"/>
    <w:rsid w:val="00EC1A3C"/>
    <w:rsid w:val="00EC29BC"/>
    <w:rsid w:val="00EC4B64"/>
    <w:rsid w:val="00EC71D7"/>
    <w:rsid w:val="00EC7C6D"/>
    <w:rsid w:val="00ED17A2"/>
    <w:rsid w:val="00ED2ADE"/>
    <w:rsid w:val="00ED3397"/>
    <w:rsid w:val="00ED6023"/>
    <w:rsid w:val="00ED6747"/>
    <w:rsid w:val="00ED7346"/>
    <w:rsid w:val="00EE06C5"/>
    <w:rsid w:val="00EE26A5"/>
    <w:rsid w:val="00EE3816"/>
    <w:rsid w:val="00EE3F25"/>
    <w:rsid w:val="00EE4663"/>
    <w:rsid w:val="00EF0718"/>
    <w:rsid w:val="00EF1362"/>
    <w:rsid w:val="00EF218A"/>
    <w:rsid w:val="00EF2EFC"/>
    <w:rsid w:val="00EF479D"/>
    <w:rsid w:val="00EF4A57"/>
    <w:rsid w:val="00F001B8"/>
    <w:rsid w:val="00F002EE"/>
    <w:rsid w:val="00F0042C"/>
    <w:rsid w:val="00F074BA"/>
    <w:rsid w:val="00F079D5"/>
    <w:rsid w:val="00F1049F"/>
    <w:rsid w:val="00F10AB8"/>
    <w:rsid w:val="00F11218"/>
    <w:rsid w:val="00F117A8"/>
    <w:rsid w:val="00F12B91"/>
    <w:rsid w:val="00F139A5"/>
    <w:rsid w:val="00F13FBE"/>
    <w:rsid w:val="00F145A5"/>
    <w:rsid w:val="00F1516E"/>
    <w:rsid w:val="00F20853"/>
    <w:rsid w:val="00F224A9"/>
    <w:rsid w:val="00F2252C"/>
    <w:rsid w:val="00F2345E"/>
    <w:rsid w:val="00F24E48"/>
    <w:rsid w:val="00F25F0D"/>
    <w:rsid w:val="00F262E3"/>
    <w:rsid w:val="00F2707E"/>
    <w:rsid w:val="00F27D97"/>
    <w:rsid w:val="00F27E3E"/>
    <w:rsid w:val="00F27F01"/>
    <w:rsid w:val="00F30394"/>
    <w:rsid w:val="00F41361"/>
    <w:rsid w:val="00F43C66"/>
    <w:rsid w:val="00F478BA"/>
    <w:rsid w:val="00F5060A"/>
    <w:rsid w:val="00F51589"/>
    <w:rsid w:val="00F5757C"/>
    <w:rsid w:val="00F57C20"/>
    <w:rsid w:val="00F63C70"/>
    <w:rsid w:val="00F65840"/>
    <w:rsid w:val="00F67CA9"/>
    <w:rsid w:val="00F71BB2"/>
    <w:rsid w:val="00F71E2E"/>
    <w:rsid w:val="00F71FFB"/>
    <w:rsid w:val="00F72503"/>
    <w:rsid w:val="00F732B0"/>
    <w:rsid w:val="00F74660"/>
    <w:rsid w:val="00F75328"/>
    <w:rsid w:val="00F778F7"/>
    <w:rsid w:val="00F7792C"/>
    <w:rsid w:val="00F77EEA"/>
    <w:rsid w:val="00F8018C"/>
    <w:rsid w:val="00F81DA5"/>
    <w:rsid w:val="00F8437F"/>
    <w:rsid w:val="00F85560"/>
    <w:rsid w:val="00F85A27"/>
    <w:rsid w:val="00F86064"/>
    <w:rsid w:val="00F862F9"/>
    <w:rsid w:val="00F86DA8"/>
    <w:rsid w:val="00F8744C"/>
    <w:rsid w:val="00F874CF"/>
    <w:rsid w:val="00F90F53"/>
    <w:rsid w:val="00F911DB"/>
    <w:rsid w:val="00F91E42"/>
    <w:rsid w:val="00F926EB"/>
    <w:rsid w:val="00F92CE1"/>
    <w:rsid w:val="00F95066"/>
    <w:rsid w:val="00F95CA1"/>
    <w:rsid w:val="00FA1CFD"/>
    <w:rsid w:val="00FA2E11"/>
    <w:rsid w:val="00FA336D"/>
    <w:rsid w:val="00FA3E7B"/>
    <w:rsid w:val="00FA6F4B"/>
    <w:rsid w:val="00FA7D17"/>
    <w:rsid w:val="00FB17C0"/>
    <w:rsid w:val="00FB4E3A"/>
    <w:rsid w:val="00FB6E4E"/>
    <w:rsid w:val="00FC42C8"/>
    <w:rsid w:val="00FC4A0B"/>
    <w:rsid w:val="00FD22C7"/>
    <w:rsid w:val="00FD4323"/>
    <w:rsid w:val="00FD4E95"/>
    <w:rsid w:val="00FD681A"/>
    <w:rsid w:val="00FD6B40"/>
    <w:rsid w:val="00FD7D9F"/>
    <w:rsid w:val="00FE0165"/>
    <w:rsid w:val="00FE060B"/>
    <w:rsid w:val="00FE2F5D"/>
    <w:rsid w:val="00FE486D"/>
    <w:rsid w:val="00FE5B04"/>
    <w:rsid w:val="00FE7832"/>
    <w:rsid w:val="00FF1F6A"/>
    <w:rsid w:val="00FF2264"/>
    <w:rsid w:val="00FF5841"/>
    <w:rsid w:val="00FF5CDC"/>
    <w:rsid w:val="00FF708D"/>
    <w:rsid w:val="00FF7358"/>
    <w:rsid w:val="00FF7A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36FFFFBA"/>
  <w15:docId w15:val="{77626884-868E-4ACA-92F7-9BB8BBAEC6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1B18F8"/>
  </w:style>
  <w:style w:type="paragraph" w:styleId="1">
    <w:name w:val="heading 1"/>
    <w:basedOn w:val="a0"/>
    <w:next w:val="a0"/>
    <w:link w:val="10"/>
    <w:uiPriority w:val="9"/>
    <w:qFormat/>
    <w:rsid w:val="00713111"/>
    <w:pPr>
      <w:keepNext/>
      <w:pageBreakBefore/>
      <w:spacing w:after="180"/>
      <w:outlineLvl w:val="0"/>
    </w:pPr>
    <w:rPr>
      <w:b/>
      <w:bCs/>
      <w:caps/>
      <w:sz w:val="28"/>
      <w:szCs w:val="32"/>
    </w:rPr>
  </w:style>
  <w:style w:type="paragraph" w:styleId="2">
    <w:name w:val="heading 2"/>
    <w:basedOn w:val="a0"/>
    <w:next w:val="a0"/>
    <w:link w:val="20"/>
    <w:unhideWhenUsed/>
    <w:qFormat/>
    <w:rsid w:val="004F72F4"/>
    <w:pPr>
      <w:keepNext/>
      <w:keepLines/>
      <w:numPr>
        <w:ilvl w:val="1"/>
        <w:numId w:val="2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0"/>
    <w:next w:val="a0"/>
    <w:link w:val="30"/>
    <w:semiHidden/>
    <w:unhideWhenUsed/>
    <w:qFormat/>
    <w:rsid w:val="004F72F4"/>
    <w:pPr>
      <w:keepNext/>
      <w:keepLines/>
      <w:numPr>
        <w:ilvl w:val="2"/>
        <w:numId w:val="2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0"/>
    <w:next w:val="a0"/>
    <w:link w:val="40"/>
    <w:semiHidden/>
    <w:unhideWhenUsed/>
    <w:qFormat/>
    <w:rsid w:val="004F72F4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0"/>
    <w:next w:val="a0"/>
    <w:qFormat/>
    <w:rsid w:val="001B18F8"/>
    <w:pPr>
      <w:keepNext/>
      <w:numPr>
        <w:ilvl w:val="4"/>
        <w:numId w:val="2"/>
      </w:numPr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6">
    <w:name w:val="heading 6"/>
    <w:basedOn w:val="a0"/>
    <w:next w:val="a0"/>
    <w:link w:val="60"/>
    <w:semiHidden/>
    <w:unhideWhenUsed/>
    <w:qFormat/>
    <w:rsid w:val="004F72F4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0"/>
    <w:next w:val="a0"/>
    <w:link w:val="70"/>
    <w:semiHidden/>
    <w:unhideWhenUsed/>
    <w:qFormat/>
    <w:rsid w:val="004F72F4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0"/>
    <w:next w:val="a0"/>
    <w:qFormat/>
    <w:rsid w:val="001B18F8"/>
    <w:pPr>
      <w:keepNext/>
      <w:numPr>
        <w:ilvl w:val="7"/>
        <w:numId w:val="2"/>
      </w:numPr>
      <w:outlineLvl w:val="7"/>
    </w:pPr>
    <w:rPr>
      <w:rFonts w:ascii="Arial" w:hAnsi="Arial" w:cs="Arial"/>
      <w:b/>
      <w:bCs/>
      <w:sz w:val="24"/>
      <w:szCs w:val="24"/>
    </w:rPr>
  </w:style>
  <w:style w:type="paragraph" w:styleId="9">
    <w:name w:val="heading 9"/>
    <w:basedOn w:val="a0"/>
    <w:next w:val="a0"/>
    <w:link w:val="90"/>
    <w:semiHidden/>
    <w:unhideWhenUsed/>
    <w:qFormat/>
    <w:rsid w:val="004F72F4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1266">
    <w:name w:val="Стиль Название объекта + 12 пт Перед:  6 пт После:  6 пт"/>
    <w:basedOn w:val="a4"/>
    <w:next w:val="a0"/>
    <w:rsid w:val="007645A3"/>
    <w:pPr>
      <w:spacing w:before="120" w:after="120"/>
    </w:pPr>
    <w:rPr>
      <w:sz w:val="24"/>
    </w:rPr>
  </w:style>
  <w:style w:type="paragraph" w:styleId="a4">
    <w:name w:val="caption"/>
    <w:basedOn w:val="a0"/>
    <w:next w:val="a0"/>
    <w:qFormat/>
    <w:rsid w:val="00861640"/>
    <w:pPr>
      <w:spacing w:after="360" w:line="360" w:lineRule="auto"/>
      <w:jc w:val="center"/>
    </w:pPr>
    <w:rPr>
      <w:b/>
      <w:bCs/>
      <w:sz w:val="28"/>
      <w:szCs w:val="28"/>
    </w:rPr>
  </w:style>
  <w:style w:type="paragraph" w:customStyle="1" w:styleId="0">
    <w:name w:val="Стиль0"/>
    <w:basedOn w:val="a0"/>
    <w:rsid w:val="001B18F8"/>
    <w:pPr>
      <w:jc w:val="center"/>
    </w:pPr>
    <w:rPr>
      <w:sz w:val="26"/>
      <w:szCs w:val="26"/>
    </w:rPr>
  </w:style>
  <w:style w:type="paragraph" w:customStyle="1" w:styleId="31">
    <w:name w:val="Стиль3"/>
    <w:basedOn w:val="a0"/>
    <w:rsid w:val="001B18F8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character" w:styleId="a5">
    <w:name w:val="annotation reference"/>
    <w:semiHidden/>
    <w:rsid w:val="00DA17F0"/>
    <w:rPr>
      <w:sz w:val="16"/>
      <w:szCs w:val="16"/>
    </w:rPr>
  </w:style>
  <w:style w:type="paragraph" w:styleId="a6">
    <w:name w:val="annotation text"/>
    <w:basedOn w:val="a0"/>
    <w:semiHidden/>
    <w:rsid w:val="00DA17F0"/>
  </w:style>
  <w:style w:type="character" w:styleId="a7">
    <w:name w:val="Hyperlink"/>
    <w:uiPriority w:val="99"/>
    <w:rsid w:val="00DA17F0"/>
    <w:rPr>
      <w:color w:val="0000FF"/>
      <w:u w:val="single"/>
    </w:rPr>
  </w:style>
  <w:style w:type="paragraph" w:styleId="a8">
    <w:name w:val="Balloon Text"/>
    <w:basedOn w:val="a0"/>
    <w:semiHidden/>
    <w:rsid w:val="00DA17F0"/>
    <w:rPr>
      <w:rFonts w:ascii="Tahoma" w:hAnsi="Tahoma"/>
      <w:sz w:val="16"/>
      <w:szCs w:val="16"/>
    </w:rPr>
  </w:style>
  <w:style w:type="paragraph" w:styleId="a9">
    <w:name w:val="annotation subject"/>
    <w:basedOn w:val="a6"/>
    <w:next w:val="a6"/>
    <w:semiHidden/>
    <w:rsid w:val="008745FD"/>
    <w:rPr>
      <w:b/>
      <w:bCs/>
    </w:rPr>
  </w:style>
  <w:style w:type="table" w:styleId="aa">
    <w:name w:val="Table Grid"/>
    <w:basedOn w:val="a2"/>
    <w:rsid w:val="00836C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endnote text"/>
    <w:basedOn w:val="a0"/>
    <w:semiHidden/>
    <w:rsid w:val="00A44DDA"/>
  </w:style>
  <w:style w:type="character" w:styleId="ac">
    <w:name w:val="endnote reference"/>
    <w:semiHidden/>
    <w:rsid w:val="00A44DDA"/>
    <w:rPr>
      <w:vertAlign w:val="superscript"/>
    </w:rPr>
  </w:style>
  <w:style w:type="paragraph" w:styleId="21">
    <w:name w:val="Body Text 2"/>
    <w:basedOn w:val="a0"/>
    <w:link w:val="22"/>
    <w:rsid w:val="00F71E2E"/>
    <w:pPr>
      <w:spacing w:line="360" w:lineRule="auto"/>
    </w:pPr>
    <w:rPr>
      <w:rFonts w:ascii="Arial" w:hAnsi="Arial" w:cs="Arial"/>
      <w:sz w:val="24"/>
      <w:szCs w:val="24"/>
    </w:rPr>
  </w:style>
  <w:style w:type="character" w:customStyle="1" w:styleId="22">
    <w:name w:val="Основной текст 2 Знак"/>
    <w:basedOn w:val="a1"/>
    <w:link w:val="21"/>
    <w:rsid w:val="00F71E2E"/>
    <w:rPr>
      <w:rFonts w:ascii="Arial" w:hAnsi="Arial" w:cs="Arial"/>
      <w:sz w:val="24"/>
      <w:szCs w:val="24"/>
    </w:rPr>
  </w:style>
  <w:style w:type="paragraph" w:styleId="ad">
    <w:name w:val="List Paragraph"/>
    <w:aliases w:val="Список со скобкой"/>
    <w:basedOn w:val="a0"/>
    <w:link w:val="ae"/>
    <w:uiPriority w:val="34"/>
    <w:qFormat/>
    <w:rsid w:val="00F71E2E"/>
    <w:pPr>
      <w:ind w:left="720"/>
      <w:contextualSpacing/>
    </w:pPr>
  </w:style>
  <w:style w:type="character" w:customStyle="1" w:styleId="20">
    <w:name w:val="Заголовок 2 Знак"/>
    <w:basedOn w:val="a1"/>
    <w:link w:val="2"/>
    <w:rsid w:val="004F72F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0">
    <w:name w:val="Заголовок 3 Знак"/>
    <w:basedOn w:val="a1"/>
    <w:link w:val="3"/>
    <w:semiHidden/>
    <w:rsid w:val="004F72F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40">
    <w:name w:val="Заголовок 4 Знак"/>
    <w:basedOn w:val="a1"/>
    <w:link w:val="4"/>
    <w:semiHidden/>
    <w:rsid w:val="004F72F4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60">
    <w:name w:val="Заголовок 6 Знак"/>
    <w:basedOn w:val="a1"/>
    <w:link w:val="6"/>
    <w:semiHidden/>
    <w:rsid w:val="004F72F4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Заголовок 7 Знак"/>
    <w:basedOn w:val="a1"/>
    <w:link w:val="7"/>
    <w:semiHidden/>
    <w:rsid w:val="004F72F4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90">
    <w:name w:val="Заголовок 9 Знак"/>
    <w:basedOn w:val="a1"/>
    <w:link w:val="9"/>
    <w:semiHidden/>
    <w:rsid w:val="004F72F4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AStyle">
    <w:name w:val="AStyle"/>
    <w:basedOn w:val="a0"/>
    <w:link w:val="AStyleChar"/>
    <w:qFormat/>
    <w:rsid w:val="00054696"/>
    <w:pPr>
      <w:spacing w:line="360" w:lineRule="auto"/>
      <w:ind w:firstLine="709"/>
      <w:contextualSpacing/>
      <w:jc w:val="both"/>
    </w:pPr>
    <w:rPr>
      <w:sz w:val="28"/>
      <w:szCs w:val="28"/>
      <w:lang w:eastAsia="ja-JP"/>
    </w:rPr>
  </w:style>
  <w:style w:type="paragraph" w:styleId="af">
    <w:name w:val="TOC Heading"/>
    <w:basedOn w:val="1"/>
    <w:next w:val="a0"/>
    <w:uiPriority w:val="39"/>
    <w:semiHidden/>
    <w:unhideWhenUsed/>
    <w:qFormat/>
    <w:rsid w:val="008F0CC9"/>
    <w:pPr>
      <w:keepLines/>
      <w:spacing w:after="0" w:line="276" w:lineRule="auto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szCs w:val="28"/>
      <w:lang w:val="en-US" w:eastAsia="en-US"/>
    </w:rPr>
  </w:style>
  <w:style w:type="character" w:customStyle="1" w:styleId="AStyleChar">
    <w:name w:val="AStyle Char"/>
    <w:basedOn w:val="a1"/>
    <w:link w:val="AStyle"/>
    <w:rsid w:val="00054696"/>
    <w:rPr>
      <w:sz w:val="28"/>
      <w:szCs w:val="28"/>
      <w:lang w:eastAsia="ja-JP"/>
    </w:rPr>
  </w:style>
  <w:style w:type="paragraph" w:styleId="11">
    <w:name w:val="toc 1"/>
    <w:basedOn w:val="a0"/>
    <w:next w:val="a0"/>
    <w:autoRedefine/>
    <w:uiPriority w:val="39"/>
    <w:unhideWhenUsed/>
    <w:rsid w:val="0025789A"/>
    <w:pPr>
      <w:tabs>
        <w:tab w:val="left" w:pos="567"/>
        <w:tab w:val="right" w:leader="dot" w:pos="9060"/>
      </w:tabs>
      <w:spacing w:line="360" w:lineRule="auto"/>
    </w:pPr>
    <w:rPr>
      <w:sz w:val="28"/>
    </w:rPr>
  </w:style>
  <w:style w:type="paragraph" w:styleId="af0">
    <w:name w:val="header"/>
    <w:basedOn w:val="a0"/>
    <w:link w:val="af1"/>
    <w:unhideWhenUsed/>
    <w:rsid w:val="002568F9"/>
    <w:pPr>
      <w:tabs>
        <w:tab w:val="center" w:pos="4680"/>
        <w:tab w:val="right" w:pos="9360"/>
      </w:tabs>
    </w:pPr>
  </w:style>
  <w:style w:type="character" w:customStyle="1" w:styleId="af1">
    <w:name w:val="Верхний колонтитул Знак"/>
    <w:basedOn w:val="a1"/>
    <w:link w:val="af0"/>
    <w:rsid w:val="002568F9"/>
  </w:style>
  <w:style w:type="paragraph" w:styleId="af2">
    <w:name w:val="footer"/>
    <w:basedOn w:val="a0"/>
    <w:link w:val="af3"/>
    <w:uiPriority w:val="99"/>
    <w:unhideWhenUsed/>
    <w:rsid w:val="002568F9"/>
    <w:pPr>
      <w:tabs>
        <w:tab w:val="center" w:pos="4680"/>
        <w:tab w:val="right" w:pos="9360"/>
      </w:tabs>
    </w:pPr>
  </w:style>
  <w:style w:type="character" w:customStyle="1" w:styleId="af3">
    <w:name w:val="Нижний колонтитул Знак"/>
    <w:basedOn w:val="a1"/>
    <w:link w:val="af2"/>
    <w:uiPriority w:val="99"/>
    <w:rsid w:val="002568F9"/>
  </w:style>
  <w:style w:type="paragraph" w:customStyle="1" w:styleId="Heading11">
    <w:name w:val="Heading 1.1"/>
    <w:basedOn w:val="1"/>
    <w:link w:val="Heading11Char"/>
    <w:qFormat/>
    <w:rsid w:val="006A0DFE"/>
    <w:pPr>
      <w:pageBreakBefore w:val="0"/>
      <w:numPr>
        <w:ilvl w:val="1"/>
        <w:numId w:val="3"/>
      </w:numPr>
      <w:spacing w:before="360" w:after="120"/>
    </w:pPr>
    <w:rPr>
      <w:caps w:val="0"/>
    </w:rPr>
  </w:style>
  <w:style w:type="character" w:customStyle="1" w:styleId="10">
    <w:name w:val="Заголовок 1 Знак"/>
    <w:basedOn w:val="a1"/>
    <w:link w:val="1"/>
    <w:uiPriority w:val="9"/>
    <w:rsid w:val="00713111"/>
    <w:rPr>
      <w:b/>
      <w:bCs/>
      <w:caps/>
      <w:sz w:val="28"/>
      <w:szCs w:val="32"/>
    </w:rPr>
  </w:style>
  <w:style w:type="character" w:customStyle="1" w:styleId="Heading11Char">
    <w:name w:val="Heading 1.1 Char"/>
    <w:basedOn w:val="10"/>
    <w:link w:val="Heading11"/>
    <w:rsid w:val="006A0DFE"/>
    <w:rPr>
      <w:b/>
      <w:bCs/>
      <w:caps w:val="0"/>
      <w:sz w:val="28"/>
      <w:szCs w:val="32"/>
    </w:rPr>
  </w:style>
  <w:style w:type="paragraph" w:styleId="af4">
    <w:name w:val="Document Map"/>
    <w:basedOn w:val="a0"/>
    <w:link w:val="af5"/>
    <w:semiHidden/>
    <w:unhideWhenUsed/>
    <w:rsid w:val="00F13FBE"/>
    <w:rPr>
      <w:rFonts w:ascii="Tahoma" w:hAnsi="Tahoma" w:cs="Tahoma"/>
      <w:sz w:val="16"/>
      <w:szCs w:val="16"/>
    </w:rPr>
  </w:style>
  <w:style w:type="character" w:customStyle="1" w:styleId="af5">
    <w:name w:val="Схема документа Знак"/>
    <w:basedOn w:val="a1"/>
    <w:link w:val="af4"/>
    <w:semiHidden/>
    <w:rsid w:val="00F13FBE"/>
    <w:rPr>
      <w:rFonts w:ascii="Tahoma" w:hAnsi="Tahoma" w:cs="Tahoma"/>
      <w:sz w:val="16"/>
      <w:szCs w:val="16"/>
    </w:rPr>
  </w:style>
  <w:style w:type="paragraph" w:styleId="af6">
    <w:name w:val="Body Text"/>
    <w:basedOn w:val="a0"/>
    <w:link w:val="af7"/>
    <w:unhideWhenUsed/>
    <w:qFormat/>
    <w:rsid w:val="000C691E"/>
    <w:pPr>
      <w:spacing w:after="120"/>
    </w:pPr>
  </w:style>
  <w:style w:type="character" w:customStyle="1" w:styleId="af7">
    <w:name w:val="Основной текст Знак"/>
    <w:basedOn w:val="a1"/>
    <w:link w:val="af6"/>
    <w:rsid w:val="000C691E"/>
  </w:style>
  <w:style w:type="paragraph" w:styleId="af8">
    <w:name w:val="Normal (Web)"/>
    <w:basedOn w:val="a0"/>
    <w:uiPriority w:val="99"/>
    <w:semiHidden/>
    <w:unhideWhenUsed/>
    <w:rsid w:val="000C691E"/>
    <w:pPr>
      <w:spacing w:before="100" w:beforeAutospacing="1" w:after="100" w:afterAutospacing="1"/>
    </w:pPr>
    <w:rPr>
      <w:sz w:val="24"/>
      <w:szCs w:val="24"/>
    </w:rPr>
  </w:style>
  <w:style w:type="paragraph" w:styleId="23">
    <w:name w:val="toc 2"/>
    <w:basedOn w:val="a0"/>
    <w:next w:val="a0"/>
    <w:autoRedefine/>
    <w:uiPriority w:val="39"/>
    <w:unhideWhenUsed/>
    <w:rsid w:val="004577BA"/>
    <w:pPr>
      <w:tabs>
        <w:tab w:val="right" w:leader="dot" w:pos="9060"/>
      </w:tabs>
      <w:spacing w:line="360" w:lineRule="auto"/>
      <w:ind w:left="709"/>
    </w:pPr>
    <w:rPr>
      <w:b/>
      <w:noProof/>
      <w:sz w:val="28"/>
    </w:rPr>
  </w:style>
  <w:style w:type="paragraph" w:styleId="32">
    <w:name w:val="toc 3"/>
    <w:basedOn w:val="a0"/>
    <w:next w:val="a0"/>
    <w:autoRedefine/>
    <w:uiPriority w:val="39"/>
    <w:unhideWhenUsed/>
    <w:rsid w:val="005772C1"/>
    <w:pPr>
      <w:spacing w:line="360" w:lineRule="auto"/>
      <w:ind w:left="403"/>
    </w:pPr>
    <w:rPr>
      <w:sz w:val="28"/>
    </w:rPr>
  </w:style>
  <w:style w:type="paragraph" w:customStyle="1" w:styleId="Heading41">
    <w:name w:val="Heading 4.1"/>
    <w:basedOn w:val="Heading11"/>
    <w:link w:val="Heading41Char"/>
    <w:qFormat/>
    <w:rsid w:val="00713111"/>
    <w:pPr>
      <w:numPr>
        <w:ilvl w:val="0"/>
        <w:numId w:val="5"/>
      </w:numPr>
      <w:ind w:left="357" w:hanging="357"/>
    </w:pPr>
    <w:rPr>
      <w:lang w:eastAsia="ja-JP"/>
    </w:rPr>
  </w:style>
  <w:style w:type="paragraph" w:customStyle="1" w:styleId="af9">
    <w:name w:val="_Рисунок подпись"/>
    <w:basedOn w:val="a0"/>
    <w:next w:val="a0"/>
    <w:rsid w:val="00085689"/>
    <w:pPr>
      <w:spacing w:after="240"/>
      <w:jc w:val="center"/>
    </w:pPr>
    <w:rPr>
      <w:rFonts w:eastAsia="SimSun"/>
      <w:sz w:val="28"/>
      <w:szCs w:val="22"/>
    </w:rPr>
  </w:style>
  <w:style w:type="character" w:customStyle="1" w:styleId="Heading41Char">
    <w:name w:val="Heading 4.1 Char"/>
    <w:basedOn w:val="Heading11Char"/>
    <w:link w:val="Heading41"/>
    <w:rsid w:val="00713111"/>
    <w:rPr>
      <w:b/>
      <w:bCs/>
      <w:caps w:val="0"/>
      <w:sz w:val="28"/>
      <w:szCs w:val="32"/>
      <w:lang w:eastAsia="ja-JP"/>
    </w:rPr>
  </w:style>
  <w:style w:type="character" w:customStyle="1" w:styleId="afa">
    <w:name w:val="_Рисунок Знак"/>
    <w:basedOn w:val="a1"/>
    <w:link w:val="afb"/>
    <w:locked/>
    <w:rsid w:val="00085689"/>
    <w:rPr>
      <w:noProof/>
      <w:color w:val="000000"/>
      <w:sz w:val="28"/>
      <w:szCs w:val="24"/>
    </w:rPr>
  </w:style>
  <w:style w:type="paragraph" w:customStyle="1" w:styleId="afb">
    <w:name w:val="_Рисунок"/>
    <w:basedOn w:val="a0"/>
    <w:next w:val="af9"/>
    <w:link w:val="afa"/>
    <w:autoRedefine/>
    <w:rsid w:val="00085689"/>
    <w:pPr>
      <w:keepNext/>
      <w:autoSpaceDE w:val="0"/>
      <w:autoSpaceDN w:val="0"/>
      <w:adjustRightInd w:val="0"/>
      <w:spacing w:line="360" w:lineRule="auto"/>
      <w:jc w:val="center"/>
    </w:pPr>
    <w:rPr>
      <w:noProof/>
      <w:color w:val="000000"/>
      <w:sz w:val="28"/>
      <w:szCs w:val="24"/>
    </w:rPr>
  </w:style>
  <w:style w:type="paragraph" w:customStyle="1" w:styleId="afc">
    <w:name w:val="осн_текст"/>
    <w:basedOn w:val="a0"/>
    <w:qFormat/>
    <w:rsid w:val="00085689"/>
    <w:pPr>
      <w:autoSpaceDE w:val="0"/>
      <w:autoSpaceDN w:val="0"/>
      <w:adjustRightInd w:val="0"/>
      <w:spacing w:line="360" w:lineRule="auto"/>
      <w:ind w:firstLine="709"/>
      <w:jc w:val="both"/>
    </w:pPr>
    <w:rPr>
      <w:rFonts w:eastAsia="Times New Roman"/>
      <w:color w:val="000000"/>
      <w:sz w:val="28"/>
      <w:szCs w:val="24"/>
    </w:rPr>
  </w:style>
  <w:style w:type="paragraph" w:customStyle="1" w:styleId="afd">
    <w:name w:val="маркированный"/>
    <w:basedOn w:val="afc"/>
    <w:qFormat/>
    <w:rsid w:val="00085689"/>
    <w:pPr>
      <w:tabs>
        <w:tab w:val="left" w:pos="709"/>
      </w:tabs>
      <w:ind w:firstLine="0"/>
    </w:pPr>
  </w:style>
  <w:style w:type="paragraph" w:customStyle="1" w:styleId="afe">
    <w:name w:val="_осн_текст"/>
    <w:basedOn w:val="a0"/>
    <w:link w:val="aff"/>
    <w:rsid w:val="00085689"/>
    <w:pPr>
      <w:spacing w:line="360" w:lineRule="auto"/>
      <w:ind w:firstLine="709"/>
      <w:jc w:val="both"/>
    </w:pPr>
    <w:rPr>
      <w:rFonts w:eastAsia="Times New Roman"/>
      <w:sz w:val="28"/>
    </w:rPr>
  </w:style>
  <w:style w:type="character" w:customStyle="1" w:styleId="aff">
    <w:name w:val="_осн_текст Знак"/>
    <w:basedOn w:val="a1"/>
    <w:link w:val="afe"/>
    <w:rsid w:val="00085689"/>
    <w:rPr>
      <w:rFonts w:eastAsia="Times New Roman"/>
      <w:sz w:val="28"/>
    </w:rPr>
  </w:style>
  <w:style w:type="paragraph" w:customStyle="1" w:styleId="aff0">
    <w:name w:val="_Таблица подпись"/>
    <w:basedOn w:val="af9"/>
    <w:next w:val="aff1"/>
    <w:rsid w:val="00EC7C6D"/>
    <w:pPr>
      <w:keepNext/>
      <w:spacing w:before="360" w:after="0"/>
      <w:jc w:val="left"/>
    </w:pPr>
    <w:rPr>
      <w:lang w:eastAsia="en-US"/>
    </w:rPr>
  </w:style>
  <w:style w:type="paragraph" w:customStyle="1" w:styleId="aff1">
    <w:name w:val="_Таблица"/>
    <w:basedOn w:val="afb"/>
    <w:next w:val="afe"/>
    <w:rsid w:val="00EC7C6D"/>
    <w:pPr>
      <w:spacing w:line="240" w:lineRule="auto"/>
    </w:pPr>
    <w:rPr>
      <w:rFonts w:eastAsia="Times New Roman"/>
      <w:sz w:val="24"/>
      <w:lang w:eastAsia="en-US"/>
    </w:rPr>
  </w:style>
  <w:style w:type="paragraph" w:styleId="aff2">
    <w:name w:val="Subtitle"/>
    <w:basedOn w:val="a0"/>
    <w:next w:val="a0"/>
    <w:link w:val="aff3"/>
    <w:qFormat/>
    <w:rsid w:val="001D50C5"/>
    <w:pPr>
      <w:spacing w:line="360" w:lineRule="auto"/>
      <w:ind w:firstLine="576"/>
      <w:jc w:val="both"/>
    </w:pPr>
    <w:rPr>
      <w:sz w:val="28"/>
      <w:szCs w:val="28"/>
    </w:rPr>
  </w:style>
  <w:style w:type="character" w:customStyle="1" w:styleId="aff3">
    <w:name w:val="Подзаголовок Знак"/>
    <w:basedOn w:val="a1"/>
    <w:link w:val="aff2"/>
    <w:rsid w:val="001D50C5"/>
    <w:rPr>
      <w:sz w:val="28"/>
      <w:szCs w:val="28"/>
    </w:rPr>
  </w:style>
  <w:style w:type="table" w:customStyle="1" w:styleId="TableGrid1">
    <w:name w:val="Table Grid1"/>
    <w:basedOn w:val="a2"/>
    <w:next w:val="aa"/>
    <w:uiPriority w:val="59"/>
    <w:rsid w:val="007A1BB8"/>
    <w:rPr>
      <w:rFonts w:eastAsia="MS Mincho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stStyle">
    <w:name w:val="ListStyle"/>
    <w:basedOn w:val="ad"/>
    <w:link w:val="ListStyleChar"/>
    <w:qFormat/>
    <w:rsid w:val="00240FA0"/>
    <w:pPr>
      <w:numPr>
        <w:numId w:val="6"/>
      </w:numPr>
      <w:tabs>
        <w:tab w:val="left" w:pos="993"/>
      </w:tabs>
      <w:spacing w:line="360" w:lineRule="auto"/>
      <w:ind w:left="0" w:firstLine="709"/>
      <w:contextualSpacing w:val="0"/>
      <w:jc w:val="both"/>
    </w:pPr>
    <w:rPr>
      <w:sz w:val="28"/>
      <w:szCs w:val="28"/>
    </w:rPr>
  </w:style>
  <w:style w:type="character" w:customStyle="1" w:styleId="ae">
    <w:name w:val="Абзац списка Знак"/>
    <w:aliases w:val="Список со скобкой Знак"/>
    <w:basedOn w:val="a1"/>
    <w:link w:val="ad"/>
    <w:uiPriority w:val="34"/>
    <w:rsid w:val="00602DBE"/>
  </w:style>
  <w:style w:type="character" w:customStyle="1" w:styleId="ListStyleChar">
    <w:name w:val="ListStyle Char"/>
    <w:basedOn w:val="ae"/>
    <w:link w:val="ListStyle"/>
    <w:rsid w:val="00240FA0"/>
    <w:rPr>
      <w:sz w:val="28"/>
      <w:szCs w:val="28"/>
    </w:rPr>
  </w:style>
  <w:style w:type="paragraph" w:customStyle="1" w:styleId="aff4">
    <w:name w:val="ДиСтильАбзаца"/>
    <w:basedOn w:val="a0"/>
    <w:qFormat/>
    <w:rsid w:val="0013314A"/>
    <w:pPr>
      <w:spacing w:line="360" w:lineRule="auto"/>
      <w:ind w:firstLine="709"/>
      <w:jc w:val="both"/>
    </w:pPr>
    <w:rPr>
      <w:rFonts w:eastAsia="Calibri"/>
      <w:noProof/>
      <w:sz w:val="28"/>
      <w:szCs w:val="22"/>
      <w:lang w:eastAsia="en-US"/>
    </w:rPr>
  </w:style>
  <w:style w:type="numbering" w:customStyle="1" w:styleId="a">
    <w:name w:val="ДиСтильОбычногоСписка"/>
    <w:uiPriority w:val="99"/>
    <w:rsid w:val="0013314A"/>
    <w:pPr>
      <w:numPr>
        <w:numId w:val="7"/>
      </w:numPr>
    </w:pPr>
  </w:style>
  <w:style w:type="paragraph" w:customStyle="1" w:styleId="-">
    <w:name w:val="Код - отчет"/>
    <w:basedOn w:val="a0"/>
    <w:link w:val="-0"/>
    <w:qFormat/>
    <w:rsid w:val="0013314A"/>
    <w:pPr>
      <w:keepLines/>
      <w:ind w:left="113" w:right="113"/>
    </w:pPr>
    <w:rPr>
      <w:rFonts w:ascii="Courier New" w:eastAsia="Times New Roman" w:hAnsi="Courier New"/>
      <w:color w:val="000000" w:themeColor="text1"/>
    </w:rPr>
  </w:style>
  <w:style w:type="character" w:customStyle="1" w:styleId="-0">
    <w:name w:val="Код - отчет Знак"/>
    <w:basedOn w:val="a1"/>
    <w:link w:val="-"/>
    <w:rsid w:val="0013314A"/>
    <w:rPr>
      <w:rFonts w:ascii="Courier New" w:eastAsia="Times New Roman" w:hAnsi="Courier New"/>
      <w:color w:val="000000" w:themeColor="text1"/>
    </w:rPr>
  </w:style>
  <w:style w:type="paragraph" w:customStyle="1" w:styleId="-1">
    <w:name w:val="Листинг - отчет"/>
    <w:basedOn w:val="a0"/>
    <w:next w:val="-"/>
    <w:link w:val="-2"/>
    <w:qFormat/>
    <w:rsid w:val="0013314A"/>
    <w:pPr>
      <w:keepNext/>
      <w:spacing w:line="360" w:lineRule="auto"/>
      <w:jc w:val="both"/>
    </w:pPr>
    <w:rPr>
      <w:rFonts w:eastAsia="Times New Roman"/>
      <w:sz w:val="28"/>
      <w:lang w:eastAsia="ar-SA"/>
    </w:rPr>
  </w:style>
  <w:style w:type="character" w:customStyle="1" w:styleId="-2">
    <w:name w:val="Листинг - отчет Знак"/>
    <w:basedOn w:val="a1"/>
    <w:link w:val="-1"/>
    <w:rsid w:val="0013314A"/>
    <w:rPr>
      <w:rFonts w:eastAsia="Times New Roman"/>
      <w:sz w:val="28"/>
      <w:lang w:eastAsia="ar-SA"/>
    </w:rPr>
  </w:style>
  <w:style w:type="paragraph" w:customStyle="1" w:styleId="aff5">
    <w:name w:val="Основной"/>
    <w:basedOn w:val="a0"/>
    <w:link w:val="aff6"/>
    <w:qFormat/>
    <w:rsid w:val="0013314A"/>
    <w:pPr>
      <w:spacing w:line="360" w:lineRule="auto"/>
      <w:ind w:firstLine="709"/>
      <w:jc w:val="both"/>
    </w:pPr>
    <w:rPr>
      <w:rFonts w:eastAsia="Times New Roman"/>
      <w:sz w:val="28"/>
      <w:lang w:eastAsia="ar-SA"/>
    </w:rPr>
  </w:style>
  <w:style w:type="character" w:customStyle="1" w:styleId="aff6">
    <w:name w:val="Основной Знак"/>
    <w:basedOn w:val="a1"/>
    <w:link w:val="aff5"/>
    <w:rsid w:val="0013314A"/>
    <w:rPr>
      <w:rFonts w:eastAsia="Times New Roman"/>
      <w:sz w:val="28"/>
      <w:lang w:eastAsia="ar-SA"/>
    </w:rPr>
  </w:style>
  <w:style w:type="table" w:styleId="50">
    <w:name w:val="Plain Table 5"/>
    <w:basedOn w:val="a2"/>
    <w:uiPriority w:val="45"/>
    <w:rsid w:val="006167F9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aff7">
    <w:name w:val="Strong"/>
    <w:basedOn w:val="a1"/>
    <w:qFormat/>
    <w:rsid w:val="003014A3"/>
    <w:rPr>
      <w:b/>
      <w:bCs/>
    </w:rPr>
  </w:style>
  <w:style w:type="paragraph" w:styleId="aff8">
    <w:name w:val="Bibliography"/>
    <w:basedOn w:val="a0"/>
    <w:next w:val="a0"/>
    <w:uiPriority w:val="37"/>
    <w:unhideWhenUsed/>
    <w:rsid w:val="00FE7832"/>
  </w:style>
  <w:style w:type="character" w:customStyle="1" w:styleId="normaltextrun">
    <w:name w:val="normaltextrun"/>
    <w:basedOn w:val="a1"/>
    <w:rsid w:val="00770CF0"/>
  </w:style>
  <w:style w:type="paragraph" w:customStyle="1" w:styleId="paragraph">
    <w:name w:val="paragraph"/>
    <w:basedOn w:val="a0"/>
    <w:rsid w:val="00ED17A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eop">
    <w:name w:val="eop"/>
    <w:basedOn w:val="a1"/>
    <w:rsid w:val="00ED17A2"/>
  </w:style>
  <w:style w:type="character" w:customStyle="1" w:styleId="spellingerror">
    <w:name w:val="spellingerror"/>
    <w:basedOn w:val="a1"/>
    <w:rsid w:val="00ED17A2"/>
  </w:style>
  <w:style w:type="character" w:customStyle="1" w:styleId="sc0">
    <w:name w:val="sc0"/>
    <w:basedOn w:val="a1"/>
    <w:rsid w:val="000D2738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contextualspellingandgrammarerror">
    <w:name w:val="contextualspellingandgrammarerror"/>
    <w:basedOn w:val="a1"/>
    <w:rsid w:val="005079ED"/>
  </w:style>
  <w:style w:type="character" w:styleId="aff9">
    <w:name w:val="FollowedHyperlink"/>
    <w:basedOn w:val="a1"/>
    <w:semiHidden/>
    <w:unhideWhenUsed/>
    <w:rsid w:val="00290980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29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02623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27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052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5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23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137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14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26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60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75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379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83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96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8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1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9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7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5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07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47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2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30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39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51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9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4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4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24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8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1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69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1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1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07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117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9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3845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92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10835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43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26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6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0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8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89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92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85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92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65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95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17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06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7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808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20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48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83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1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17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1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470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51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80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3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5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7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2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55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93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8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66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618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08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1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5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673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55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47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05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8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4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99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93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14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0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OrganizeInFold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coinspot.io/technology/v-partii-yabloko-proshli-pervye-v-rossii-prai%CC%86meriz-s-golosovaniyami-na-blokchei%CC%86ne/" TargetMode="External"/><Relationship Id="rId18" Type="http://schemas.openxmlformats.org/officeDocument/2006/relationships/image" Target="media/image5.jpeg"/><Relationship Id="rId26" Type="http://schemas.openxmlformats.org/officeDocument/2006/relationships/hyperlink" Target="http://dx.doi.org/10.5121/ijnsa.2017.9301" TargetMode="External"/><Relationship Id="rId3" Type="http://schemas.openxmlformats.org/officeDocument/2006/relationships/styles" Target="styles.xml"/><Relationship Id="rId21" Type="http://schemas.openxmlformats.org/officeDocument/2006/relationships/image" Target="media/image8.jpeg"/><Relationship Id="rId34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1.jpeg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yperlink" Target="https://reactjs.org/docs/introducing-jsx.html" TargetMode="External"/><Relationship Id="rId20" Type="http://schemas.openxmlformats.org/officeDocument/2006/relationships/image" Target="media/image7.jpeg"/><Relationship Id="rId29" Type="http://schemas.openxmlformats.org/officeDocument/2006/relationships/hyperlink" Target="https://we.vote/kogda-primenyaetsya-blockchain-golosovanie/golosovanie-v-ooo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1.jpeg"/><Relationship Id="rId32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0.jpeg"/><Relationship Id="rId28" Type="http://schemas.openxmlformats.org/officeDocument/2006/relationships/hyperlink" Target="https://docs.soliditylang.org/en/v0.8.18/solidity-by-example.html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doi.org/10.17587/it.25.75-85" TargetMode="External"/><Relationship Id="rId19" Type="http://schemas.openxmlformats.org/officeDocument/2006/relationships/image" Target="media/image6.jpeg"/><Relationship Id="rId31" Type="http://schemas.openxmlformats.org/officeDocument/2006/relationships/hyperlink" Target="https://ethereum.org/ru/developers/docs/dapps/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2.png"/><Relationship Id="rId22" Type="http://schemas.openxmlformats.org/officeDocument/2006/relationships/image" Target="media/image9.jpeg"/><Relationship Id="rId27" Type="http://schemas.openxmlformats.org/officeDocument/2006/relationships/hyperlink" Target="https://doi.org/10.17587/it.25.75-85" TargetMode="External"/><Relationship Id="rId30" Type="http://schemas.openxmlformats.org/officeDocument/2006/relationships/hyperlink" Target="https://habr.com/ru/article/480152/" TargetMode="External"/><Relationship Id="rId35" Type="http://schemas.microsoft.com/office/2011/relationships/people" Target="people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Гла</b:Tag>
    <b:SourceType>InternetSite</b:SourceType>
    <b:Guid>{DFE96739-8881-43C7-A617-85511863CD92}</b:Guid>
    <b:Title>Главная | ethereum.org</b:Title>
    <b:RefOrder>1</b:RefOrder>
  </b:Source>
  <b:Source>
    <b:Tag>Фро</b:Tag>
    <b:SourceType>Book</b:SourceType>
    <b:Guid>{A5E75427-4765-49F5-B9F4-583883C223C4}</b:Guid>
    <b:Author>
      <b:Author>
        <b:NameList>
          <b:Person>
            <b:Last>Фролов</b:Last>
            <b:First>А.В.</b:First>
          </b:Person>
        </b:NameList>
      </b:Author>
    </b:Author>
    <b:RefOrder>2</b:RefOrder>
  </b:Source>
  <b:Source>
    <b:Tag>Tru</b:Tag>
    <b:SourceType>Book</b:SourceType>
    <b:Guid>{F166CEA6-5FDD-4AB9-AED1-4D6F77F8890F}</b:Guid>
    <b:Author>
      <b:Author>
        <b:NameList>
          <b:Person>
            <b:Last>Trubochkina</b:Last>
          </b:Person>
        </b:NameList>
      </b:Author>
    </b:Author>
    <b:RefOrder>3</b:RefOrder>
  </b:Source>
  <b:Source>
    <b:Tag>Kum</b:Tag>
    <b:SourceType>Book</b:SourceType>
    <b:Guid>{1FED9BF7-D755-4A9F-9035-207CA0E8A4DA}</b:Guid>
    <b:Author>
      <b:Author>
        <b:NameList>
          <b:Person>
            <b:Last>Kumar</b:Last>
          </b:Person>
        </b:NameList>
      </b:Author>
    </b:Author>
    <b:RefOrder>4</b:RefOrder>
  </b:Source>
  <b:Source>
    <b:Tag>Pol</b:Tag>
    <b:SourceType>Book</b:SourceType>
    <b:Guid>{D17350C6-754B-4018-96A0-773E3FC930D1}</b:Guid>
    <b:Author>
      <b:Author>
        <b:NameList>
          <b:Person>
            <b:Last>Polys</b:Last>
          </b:Person>
        </b:NameList>
      </b:Author>
    </b:Author>
    <b:RefOrder>5</b:RefOrder>
  </b:Source>
  <b:Source>
    <b:Tag>Киб</b:Tag>
    <b:SourceType>Book</b:SourceType>
    <b:Guid>{B498E1F9-6C7C-44C4-B018-A68E3613D3E5}</b:Guid>
    <b:Author>
      <b:Author>
        <b:NameList>
          <b:Person>
            <b:Last>Москве</b:Last>
            <b:First>Кибервыборы</b:First>
            <b:Middle>в</b:Middle>
          </b:Person>
        </b:NameList>
      </b:Author>
    </b:Author>
    <b:RefOrder>6</b:RefOrder>
  </b:Source>
  <b:Source>
    <b:Tag>Сол</b:Tag>
    <b:SourceType>Book</b:SourceType>
    <b:Guid>{2B1401CA-EB5D-429B-95D7-7C20E1B954C0}</b:Guid>
    <b:Author>
      <b:Author>
        <b:NameList>
          <b:Person>
            <b:Last>Солидити</b:Last>
          </b:Person>
        </b:NameList>
      </b:Author>
    </b:Author>
    <b:RefOrder>7</b:RefOrder>
  </b:Source>
  <b:Source>
    <b:Tag>DAp</b:Tag>
    <b:SourceType>Book</b:SourceType>
    <b:Guid>{4BF6969B-3E97-4674-8925-5626C89BC02B}</b:Guid>
    <b:Author>
      <b:Author>
        <b:NameList>
          <b:Person>
            <b:Last>DApp</b:Last>
          </b:Person>
        </b:NameList>
      </b:Author>
    </b:Author>
    <b:RefOrder>8</b:RefOrder>
  </b:Source>
  <b:Source>
    <b:Tag>Saf</b:Tag>
    <b:SourceType>Book</b:SourceType>
    <b:Guid>{FF836411-7F8C-4858-B1AE-B0785FE44453}</b:Guid>
    <b:Author>
      <b:Author>
        <b:NameList>
          <b:Person>
            <b:Last>SafeMath</b:Last>
          </b:Person>
        </b:NameList>
      </b:Author>
    </b:Author>
    <b:RefOrder>9</b:RefOrder>
  </b:Source>
  <b:Source>
    <b:Tag>erc</b:Tag>
    <b:SourceType>Book</b:SourceType>
    <b:Guid>{3DEEBD40-80F5-4896-B885-89BC68FA20C5}</b:Guid>
    <b:Author>
      <b:Author>
        <b:NameList>
          <b:Person>
            <b:Last>erc20</b:Last>
          </b:Person>
        </b:NameList>
      </b:Author>
    </b:Author>
    <b:RefOrder>10</b:RefOrder>
  </b:Source>
  <b:Source>
    <b:Tag>eth</b:Tag>
    <b:SourceType>Book</b:SourceType>
    <b:Guid>{73DDB271-A51C-494E-9271-CF9B4D1A66B9}</b:Guid>
    <b:Author>
      <b:Author>
        <b:NameList>
          <b:Person>
            <b:Last>etherscan</b:Last>
          </b:Person>
        </b:NameList>
      </b:Author>
    </b:Author>
    <b:RefOrder>11</b:RefOrder>
  </b:Source>
  <b:Source>
    <b:Tag>met</b:Tag>
    <b:SourceType>Book</b:SourceType>
    <b:Guid>{DB692DCD-77A1-4C90-8EC0-A008A67F01DE}</b:Guid>
    <b:Author>
      <b:Author>
        <b:NameList>
          <b:Person>
            <b:Last>metamask</b:Last>
          </b:Person>
        </b:NameList>
      </b:Author>
    </b:Author>
    <b:RefOrder>12</b:RefOrder>
  </b:Source>
  <b:Source>
    <b:Tag>rem</b:Tag>
    <b:SourceType>Book</b:SourceType>
    <b:Guid>{09DB69B4-F20D-4520-9A7F-DDA29E49D223}</b:Guid>
    <b:Author>
      <b:Author>
        <b:NameList>
          <b:Person>
            <b:Last>remix</b:Last>
          </b:Person>
        </b:NameList>
      </b:Author>
    </b:Author>
    <b:RefOrder>13</b:RefOrder>
  </b:Source>
  <b:Source>
    <b:Tag>rin</b:Tag>
    <b:SourceType>Book</b:SourceType>
    <b:Guid>{D06E4EFD-54FD-45F3-A898-FEA78B159DDF}</b:Guid>
    <b:Author>
      <b:Author>
        <b:NameList>
          <b:Person>
            <b:Last>rinkeby</b:Last>
          </b:Person>
        </b:NameList>
      </b:Author>
    </b:Author>
    <b:RefOrder>14</b:RefOrder>
  </b:Source>
</b:Sources>
</file>

<file path=customXml/itemProps1.xml><?xml version="1.0" encoding="utf-8"?>
<ds:datastoreItem xmlns:ds="http://schemas.openxmlformats.org/officeDocument/2006/customXml" ds:itemID="{3470CEA5-178F-4DAB-8936-12550EB944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55</TotalTime>
  <Pages>29</Pages>
  <Words>5736</Words>
  <Characters>32701</Characters>
  <Application>Microsoft Office Word</Application>
  <DocSecurity>0</DocSecurity>
  <Lines>272</Lines>
  <Paragraphs>76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Кафедра системного программирования ЮУрГУ</Company>
  <LinksUpToDate>false</LinksUpToDate>
  <CharactersWithSpaces>383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>Титульный лист текста выпускной работы бакалавра</dc:subject>
  <dc:creator>Кафедра системного программирования</dc:creator>
  <cp:keywords>титульный лист, защита, выпускная работа</cp:keywords>
  <cp:lastModifiedBy>Вероника Богатырева</cp:lastModifiedBy>
  <cp:revision>866</cp:revision>
  <cp:lastPrinted>2022-06-01T18:44:00Z</cp:lastPrinted>
  <dcterms:created xsi:type="dcterms:W3CDTF">2022-05-15T12:00:00Z</dcterms:created>
  <dcterms:modified xsi:type="dcterms:W3CDTF">2023-02-16T21:52:00Z</dcterms:modified>
  <cp:category>Образцы документов</cp:category>
</cp:coreProperties>
</file>